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6F3E" w:rsidRDefault="005C6F3E" w:rsidP="005C6F3E">
      <w:pPr>
        <w:pStyle w:val="HALAMANJUDUL"/>
      </w:pPr>
      <w:r w:rsidRPr="00A930A3">
        <w:t xml:space="preserve">PENGEMBANGAN </w:t>
      </w:r>
      <w:r w:rsidRPr="00A930A3">
        <w:rPr>
          <w:i/>
        </w:rPr>
        <w:t>GAME</w:t>
      </w:r>
      <w:r w:rsidRPr="00A930A3">
        <w:t xml:space="preserve"> EDUKASI </w:t>
      </w:r>
      <w:r>
        <w:t>PENGENALAN</w:t>
      </w:r>
      <w:r w:rsidRPr="00A930A3">
        <w:t xml:space="preserve"> IKLIM DAN CUACA UNTUK SISWA KELAS III </w:t>
      </w:r>
      <w:r>
        <w:t>SEKOLAH DASAR</w:t>
      </w:r>
    </w:p>
    <w:p w:rsidR="005C6F3E" w:rsidRDefault="005C6F3E" w:rsidP="005C6F3E">
      <w:pPr>
        <w:pStyle w:val="HALAMANJUDUL"/>
      </w:pPr>
    </w:p>
    <w:p w:rsidR="005C6F3E" w:rsidRDefault="005C6F3E" w:rsidP="005C6F3E">
      <w:pPr>
        <w:ind w:firstLine="0"/>
      </w:pPr>
    </w:p>
    <w:p w:rsidR="007A2FC3" w:rsidRDefault="007A2FC3" w:rsidP="005C6F3E">
      <w:pPr>
        <w:ind w:firstLine="0"/>
      </w:pPr>
    </w:p>
    <w:p w:rsidR="005C6F3E" w:rsidRDefault="005C6F3E" w:rsidP="005C6F3E">
      <w:pPr>
        <w:ind w:firstLine="0"/>
      </w:pPr>
    </w:p>
    <w:p w:rsidR="005C6F3E" w:rsidRDefault="005C6F3E" w:rsidP="005C6F3E">
      <w:pPr>
        <w:ind w:firstLine="0"/>
        <w:jc w:val="center"/>
      </w:pPr>
      <w:r>
        <w:drawing>
          <wp:inline distT="0" distB="0" distL="0" distR="0" wp14:anchorId="040881E7" wp14:editId="556C25A0">
            <wp:extent cx="2376000" cy="2353725"/>
            <wp:effectExtent l="0" t="0" r="571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s-logo-bw.png"/>
                    <pic:cNvPicPr/>
                  </pic:nvPicPr>
                  <pic:blipFill>
                    <a:blip r:embed="rId9">
                      <a:extLst>
                        <a:ext uri="{28A0092B-C50C-407E-A947-70E740481C1C}">
                          <a14:useLocalDpi xmlns:a14="http://schemas.microsoft.com/office/drawing/2010/main" val="0"/>
                        </a:ext>
                      </a:extLst>
                    </a:blip>
                    <a:stretch>
                      <a:fillRect/>
                    </a:stretch>
                  </pic:blipFill>
                  <pic:spPr>
                    <a:xfrm>
                      <a:off x="0" y="0"/>
                      <a:ext cx="2376000" cy="2353725"/>
                    </a:xfrm>
                    <a:prstGeom prst="rect">
                      <a:avLst/>
                    </a:prstGeom>
                  </pic:spPr>
                </pic:pic>
              </a:graphicData>
            </a:graphic>
          </wp:inline>
        </w:drawing>
      </w:r>
    </w:p>
    <w:p w:rsidR="005C6F3E" w:rsidRDefault="005C6F3E" w:rsidP="005C6F3E"/>
    <w:p w:rsidR="005C6F3E" w:rsidRDefault="005C6F3E" w:rsidP="005C6F3E">
      <w:pPr>
        <w:ind w:firstLine="0"/>
      </w:pPr>
    </w:p>
    <w:p w:rsidR="005C6F3E" w:rsidRDefault="005C6F3E" w:rsidP="005C6F3E">
      <w:pPr>
        <w:pStyle w:val="HALAMANJUDUL3"/>
      </w:pPr>
      <w:r w:rsidRPr="004467B7">
        <w:t xml:space="preserve">Disusun sebagai salah satu syarat menyelesaikan </w:t>
      </w:r>
      <w:r w:rsidRPr="003E398D">
        <w:t>Program</w:t>
      </w:r>
      <w:r w:rsidRPr="004467B7">
        <w:t xml:space="preserve"> Studi Strata I pada Jurusan </w:t>
      </w:r>
      <w:r>
        <w:t>Informatika</w:t>
      </w:r>
      <w:r w:rsidRPr="004467B7">
        <w:t xml:space="preserve"> Fakultas </w:t>
      </w:r>
      <w:r>
        <w:t>Komunikasi</w:t>
      </w:r>
      <w:r w:rsidRPr="004467B7">
        <w:t xml:space="preserve"> dan </w:t>
      </w:r>
      <w:r>
        <w:t>Informatika</w:t>
      </w:r>
    </w:p>
    <w:p w:rsidR="005C6F3E" w:rsidRDefault="005C6F3E" w:rsidP="005C6F3E">
      <w:pPr>
        <w:ind w:firstLine="0"/>
      </w:pPr>
    </w:p>
    <w:p w:rsidR="005C6F3E" w:rsidRDefault="005C6F3E" w:rsidP="005C6F3E">
      <w:pPr>
        <w:ind w:firstLine="0"/>
        <w:jc w:val="center"/>
        <w:rPr>
          <w:b/>
        </w:rPr>
      </w:pPr>
      <w:r w:rsidRPr="00E55718">
        <w:rPr>
          <w:b/>
        </w:rPr>
        <w:t>Oleh:</w:t>
      </w:r>
    </w:p>
    <w:p w:rsidR="005C6F3E" w:rsidRDefault="005C6F3E" w:rsidP="005C6F3E">
      <w:pPr>
        <w:rPr>
          <w:b/>
        </w:rPr>
      </w:pPr>
    </w:p>
    <w:p w:rsidR="005C6F3E" w:rsidRDefault="005C6F3E" w:rsidP="005C6F3E">
      <w:pPr>
        <w:rPr>
          <w:b/>
        </w:rPr>
      </w:pPr>
    </w:p>
    <w:p w:rsidR="005C6F3E" w:rsidRDefault="005C6F3E" w:rsidP="005C6F3E">
      <w:pPr>
        <w:pStyle w:val="HALAMANJUDULNAMA"/>
      </w:pPr>
      <w:r>
        <w:t>MUHAMMAD YULIANTO</w:t>
      </w:r>
    </w:p>
    <w:p w:rsidR="005C6F3E" w:rsidRDefault="005C6F3E" w:rsidP="005C6F3E">
      <w:pPr>
        <w:pStyle w:val="HALAMANJUDULNIM"/>
      </w:pPr>
      <w:r>
        <w:t xml:space="preserve">L </w:t>
      </w:r>
      <w:r w:rsidRPr="003E398D">
        <w:t>200150057</w:t>
      </w:r>
    </w:p>
    <w:p w:rsidR="005C6F3E" w:rsidRDefault="005C6F3E" w:rsidP="005C6F3E">
      <w:pPr>
        <w:pStyle w:val="HALAMANJUDULNIM"/>
      </w:pPr>
    </w:p>
    <w:p w:rsidR="005C6F3E" w:rsidRDefault="005C6F3E" w:rsidP="005C6F3E">
      <w:pPr>
        <w:pStyle w:val="HALAMANJUDULNIM"/>
      </w:pPr>
    </w:p>
    <w:p w:rsidR="005C6F3E" w:rsidRDefault="005C6F3E" w:rsidP="00AD4833">
      <w:pPr>
        <w:ind w:firstLine="0"/>
        <w:rPr>
          <w:b/>
        </w:rPr>
      </w:pPr>
    </w:p>
    <w:p w:rsidR="005C6F3E" w:rsidRPr="003C6C86" w:rsidRDefault="005C6F3E" w:rsidP="003C6C86">
      <w:pPr>
        <w:pStyle w:val="HALAMANJUDUL"/>
        <w:rPr>
          <w:sz w:val="24"/>
          <w:szCs w:val="24"/>
        </w:rPr>
      </w:pPr>
      <w:r w:rsidRPr="003C6C86">
        <w:rPr>
          <w:sz w:val="24"/>
          <w:szCs w:val="24"/>
        </w:rPr>
        <w:t>PROGRAM STUDI INFORMATIKA</w:t>
      </w:r>
    </w:p>
    <w:p w:rsidR="005C6F3E" w:rsidRPr="003C6C86" w:rsidRDefault="005C6F3E" w:rsidP="003C6C86">
      <w:pPr>
        <w:pStyle w:val="HALAMANJUDUL"/>
        <w:rPr>
          <w:sz w:val="24"/>
          <w:szCs w:val="24"/>
        </w:rPr>
      </w:pPr>
      <w:r w:rsidRPr="003C6C86">
        <w:rPr>
          <w:sz w:val="24"/>
          <w:szCs w:val="24"/>
        </w:rPr>
        <w:t>FAKULTAS KOMUNIKASI DAN INFORMATIKA</w:t>
      </w:r>
    </w:p>
    <w:p w:rsidR="005C6F3E" w:rsidRPr="003C6C86" w:rsidRDefault="005C6F3E" w:rsidP="003C6C86">
      <w:pPr>
        <w:pStyle w:val="HALAMANJUDUL"/>
        <w:rPr>
          <w:sz w:val="24"/>
          <w:szCs w:val="24"/>
        </w:rPr>
      </w:pPr>
      <w:r w:rsidRPr="003C6C86">
        <w:rPr>
          <w:sz w:val="24"/>
          <w:szCs w:val="24"/>
        </w:rPr>
        <w:t>UNIVERSITAS MUHAMMADIYAH SURAKARTA</w:t>
      </w:r>
    </w:p>
    <w:p w:rsidR="004D5CBE" w:rsidRDefault="00F43D1E" w:rsidP="003C6C86">
      <w:pPr>
        <w:pStyle w:val="HALAMANJUDUL"/>
        <w:sectPr w:rsidR="004D5CBE" w:rsidSect="005C6F3E">
          <w:footerReference w:type="default" r:id="rId10"/>
          <w:footerReference w:type="first" r:id="rId11"/>
          <w:pgSz w:w="11909" w:h="16834" w:code="9"/>
          <w:pgMar w:top="1440" w:right="1800" w:bottom="1440" w:left="1800" w:header="425" w:footer="720" w:gutter="0"/>
          <w:pgNumType w:fmt="lowerRoman" w:start="1"/>
          <w:cols w:space="360"/>
          <w:docGrid w:linePitch="360"/>
        </w:sectPr>
      </w:pPr>
      <w:r w:rsidRPr="003C6C86">
        <w:rPr>
          <w:sz w:val="24"/>
          <w:szCs w:val="24"/>
        </w:rPr>
        <w:t>2020</w:t>
      </w:r>
    </w:p>
    <w:p w:rsidR="00FD42A9" w:rsidRDefault="00F43D1E" w:rsidP="00F43D1E">
      <w:pPr>
        <w:spacing w:after="200"/>
        <w:ind w:firstLine="0"/>
        <w:jc w:val="center"/>
        <w:rPr>
          <w:b/>
        </w:rPr>
      </w:pPr>
      <w:r>
        <w:rPr>
          <w:b/>
        </w:rPr>
        <w:lastRenderedPageBreak/>
        <w:drawing>
          <wp:inline distT="0" distB="0" distL="0" distR="0" wp14:anchorId="30EC597F" wp14:editId="763225F7">
            <wp:extent cx="7848000" cy="5831254"/>
            <wp:effectExtent l="0" t="127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HR62JXUKRQb7FeH4bDdUBJU.jpg"/>
                    <pic:cNvPicPr/>
                  </pic:nvPicPr>
                  <pic:blipFill rotWithShape="1">
                    <a:blip r:embed="rId12" cstate="print">
                      <a:extLst>
                        <a:ext uri="{28A0092B-C50C-407E-A947-70E740481C1C}">
                          <a14:useLocalDpi xmlns:a14="http://schemas.microsoft.com/office/drawing/2010/main" val="0"/>
                        </a:ext>
                      </a:extLst>
                    </a:blip>
                    <a:srcRect l="1812" b="1968"/>
                    <a:stretch/>
                  </pic:blipFill>
                  <pic:spPr bwMode="auto">
                    <a:xfrm rot="16200000">
                      <a:off x="0" y="0"/>
                      <a:ext cx="7848000" cy="5831254"/>
                    </a:xfrm>
                    <a:prstGeom prst="rect">
                      <a:avLst/>
                    </a:prstGeom>
                    <a:ln>
                      <a:noFill/>
                    </a:ln>
                    <a:extLst>
                      <a:ext uri="{53640926-AAD7-44D8-BBD7-CCE9431645EC}">
                        <a14:shadowObscured xmlns:a14="http://schemas.microsoft.com/office/drawing/2010/main"/>
                      </a:ext>
                    </a:extLst>
                  </pic:spPr>
                </pic:pic>
              </a:graphicData>
            </a:graphic>
          </wp:inline>
        </w:drawing>
      </w:r>
      <w:r>
        <w:rPr>
          <w:sz w:val="28"/>
          <w:szCs w:val="28"/>
        </w:rPr>
        <w:lastRenderedPageBreak/>
        <w:drawing>
          <wp:inline distT="0" distB="0" distL="0" distR="0" wp14:anchorId="7CE763D9" wp14:editId="53EE640E">
            <wp:extent cx="5991686" cy="7848000"/>
            <wp:effectExtent l="0" t="0" r="952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PL3UbX8HKXSKCQU2abB6S5F.jpg"/>
                    <pic:cNvPicPr/>
                  </pic:nvPicPr>
                  <pic:blipFill rotWithShape="1">
                    <a:blip r:embed="rId13" cstate="print">
                      <a:extLst>
                        <a:ext uri="{28A0092B-C50C-407E-A947-70E740481C1C}">
                          <a14:useLocalDpi xmlns:a14="http://schemas.microsoft.com/office/drawing/2010/main" val="0"/>
                        </a:ext>
                      </a:extLst>
                    </a:blip>
                    <a:srcRect b="1762"/>
                    <a:stretch/>
                  </pic:blipFill>
                  <pic:spPr bwMode="auto">
                    <a:xfrm>
                      <a:off x="0" y="0"/>
                      <a:ext cx="5991686" cy="7848000"/>
                    </a:xfrm>
                    <a:prstGeom prst="rect">
                      <a:avLst/>
                    </a:prstGeom>
                    <a:ln>
                      <a:noFill/>
                    </a:ln>
                    <a:extLst>
                      <a:ext uri="{53640926-AAD7-44D8-BBD7-CCE9431645EC}">
                        <a14:shadowObscured xmlns:a14="http://schemas.microsoft.com/office/drawing/2010/main"/>
                      </a:ext>
                    </a:extLst>
                  </pic:spPr>
                </pic:pic>
              </a:graphicData>
            </a:graphic>
          </wp:inline>
        </w:drawing>
      </w:r>
      <w:r>
        <w:rPr>
          <w:sz w:val="28"/>
          <w:szCs w:val="28"/>
        </w:rPr>
        <w:lastRenderedPageBreak/>
        <w:drawing>
          <wp:inline distT="0" distB="0" distL="0" distR="0" wp14:anchorId="7B816066" wp14:editId="2D5C17CD">
            <wp:extent cx="5990400" cy="8073655"/>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8998tKegCT163CB6t264NX.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90400" cy="8073655"/>
                    </a:xfrm>
                    <a:prstGeom prst="rect">
                      <a:avLst/>
                    </a:prstGeom>
                  </pic:spPr>
                </pic:pic>
              </a:graphicData>
            </a:graphic>
          </wp:inline>
        </w:drawing>
      </w:r>
      <w:r>
        <w:rPr>
          <w:sz w:val="28"/>
          <w:szCs w:val="28"/>
        </w:rPr>
        <w:lastRenderedPageBreak/>
        <w:drawing>
          <wp:inline distT="0" distB="0" distL="0" distR="0" wp14:anchorId="4109D8C8" wp14:editId="31CE4B2C">
            <wp:extent cx="7848000" cy="5703092"/>
            <wp:effectExtent l="5715"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gFPY6d033YeehJS22FtY36B.jpg"/>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848000" cy="5703092"/>
                    </a:xfrm>
                    <a:prstGeom prst="rect">
                      <a:avLst/>
                    </a:prstGeom>
                  </pic:spPr>
                </pic:pic>
              </a:graphicData>
            </a:graphic>
          </wp:inline>
        </w:drawing>
      </w:r>
    </w:p>
    <w:p w:rsidR="00F43D1E" w:rsidRDefault="00F43D1E" w:rsidP="00F43D1E">
      <w:pPr>
        <w:spacing w:after="200"/>
        <w:ind w:firstLine="0"/>
        <w:jc w:val="center"/>
        <w:rPr>
          <w:b/>
        </w:rPr>
        <w:sectPr w:rsidR="00F43D1E" w:rsidSect="005C6F3E">
          <w:footerReference w:type="default" r:id="rId16"/>
          <w:pgSz w:w="11909" w:h="16834" w:code="9"/>
          <w:pgMar w:top="1440" w:right="1800" w:bottom="1440" w:left="1800" w:header="425" w:footer="720" w:gutter="0"/>
          <w:pgNumType w:fmt="lowerRoman" w:start="1"/>
          <w:cols w:space="360"/>
          <w:docGrid w:linePitch="360"/>
        </w:sectPr>
      </w:pPr>
      <w:r>
        <w:lastRenderedPageBreak/>
        <w:drawing>
          <wp:anchor distT="0" distB="0" distL="114300" distR="114300" simplePos="0" relativeHeight="251659264" behindDoc="0" locked="0" layoutInCell="1" allowOverlap="1" wp14:anchorId="52269AA5" wp14:editId="2E07869B">
            <wp:simplePos x="0" y="0"/>
            <wp:positionH relativeFrom="margin">
              <wp:posOffset>-562610</wp:posOffset>
            </wp:positionH>
            <wp:positionV relativeFrom="margin">
              <wp:posOffset>152400</wp:posOffset>
            </wp:positionV>
            <wp:extent cx="6702425" cy="5939790"/>
            <wp:effectExtent l="0" t="0" r="3175" b="381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7241" r="7913"/>
                    <a:stretch/>
                  </pic:blipFill>
                  <pic:spPr bwMode="auto">
                    <a:xfrm>
                      <a:off x="0" y="0"/>
                      <a:ext cx="6702425" cy="5939790"/>
                    </a:xfrm>
                    <a:prstGeom prst="rect">
                      <a:avLst/>
                    </a:prstGeom>
                    <a:ln>
                      <a:noFill/>
                    </a:ln>
                    <a:extLst>
                      <a:ext uri="{53640926-AAD7-44D8-BBD7-CCE9431645EC}">
                        <a14:shadowObscured xmlns:a14="http://schemas.microsoft.com/office/drawing/2010/main"/>
                      </a:ext>
                    </a:extLst>
                  </pic:spPr>
                </pic:pic>
              </a:graphicData>
            </a:graphic>
          </wp:anchor>
        </w:drawing>
      </w:r>
    </w:p>
    <w:p w:rsidR="004F5DA7" w:rsidRPr="003212D0" w:rsidRDefault="009729F5" w:rsidP="009D28A0">
      <w:pPr>
        <w:pStyle w:val="Judul"/>
      </w:pPr>
      <w:r w:rsidRPr="003212D0">
        <w:lastRenderedPageBreak/>
        <w:t>PENGEMBANGAN</w:t>
      </w:r>
      <w:r w:rsidRPr="003212D0">
        <w:rPr>
          <w:i/>
        </w:rPr>
        <w:t xml:space="preserve"> </w:t>
      </w:r>
      <w:r w:rsidR="00606770" w:rsidRPr="003212D0">
        <w:rPr>
          <w:i/>
        </w:rPr>
        <w:t>GAME</w:t>
      </w:r>
      <w:r w:rsidR="00704A1C" w:rsidRPr="003212D0">
        <w:t xml:space="preserve"> EDUKASI PENGENAL</w:t>
      </w:r>
      <w:r w:rsidR="00B91BAE" w:rsidRPr="003212D0">
        <w:t>A</w:t>
      </w:r>
      <w:r w:rsidR="00704A1C" w:rsidRPr="003212D0">
        <w:t xml:space="preserve">N IKLIM </w:t>
      </w:r>
      <w:r w:rsidR="00540161" w:rsidRPr="003212D0">
        <w:t>DAN CUACA UNTUK SISWA KELAS III</w:t>
      </w:r>
      <w:r w:rsidR="000424F7" w:rsidRPr="003212D0">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EE2B73">
      <w:pPr>
        <w:pStyle w:val="abstrak"/>
        <w:rPr>
          <w:b/>
        </w:rPr>
      </w:pPr>
      <w:r>
        <w:t>Iklim dan cuaca adalah materi</w:t>
      </w:r>
      <w:r w:rsidR="00CB153B">
        <w:t xml:space="preserve"> pembelajaran</w:t>
      </w:r>
      <w:r>
        <w:t xml:space="preserve"> yang sudah diajarkan kepada siswa sekolah dasar</w:t>
      </w:r>
      <w:r w:rsidR="00F96D30">
        <w:t xml:space="preserve">. </w:t>
      </w:r>
      <w:r w:rsidR="00F96D30" w:rsidRPr="00F96D30">
        <w:t xml:space="preserve">Namun karena kurangnya media pembelajaran, metode pembelajaran di SDN 02 Gonilan </w:t>
      </w:r>
      <w:r w:rsidR="00237054">
        <w:t>masih</w:t>
      </w:r>
      <w:r w:rsidR="00437C70">
        <w:t xml:space="preserve"> menggunakan media buku</w:t>
      </w:r>
      <w:r w:rsidR="00F96D30" w:rsidRPr="00F96D30">
        <w:t>.</w:t>
      </w:r>
      <w:r w:rsidR="009A63D6">
        <w:t xml:space="preserve"> </w:t>
      </w:r>
      <w:r w:rsidR="009A63D6" w:rsidRPr="009A63D6">
        <w:t xml:space="preserve">Tentunya metode </w:t>
      </w:r>
      <w:r w:rsidR="00437C70">
        <w:t>ini</w:t>
      </w:r>
      <w:r w:rsidR="009A63D6" w:rsidRPr="009A63D6">
        <w:t xml:space="preserve"> memiliki kekurangan yaitu siswa mudah bosan karena proses pembelajaran </w:t>
      </w:r>
      <w:r w:rsidR="00675D37">
        <w:t>kurang menarik</w:t>
      </w:r>
      <w:r w:rsidR="009A63D6">
        <w:t xml:space="preserve">. Untuk itu </w:t>
      </w:r>
      <w:r w:rsidR="009A63D6" w:rsidRPr="009A63D6">
        <w:t xml:space="preserve">diperlukan media yang menarik dan disukai siswa, agar dapat mendukung proses pembelajaran. Salah satu media interaktif yang menarik adalah menggunakan metode pembelajaran melalui </w:t>
      </w:r>
      <w:r w:rsidR="00606770" w:rsidRPr="00606770">
        <w:rPr>
          <w:i/>
        </w:rPr>
        <w:t>game</w:t>
      </w:r>
      <w:r w:rsidR="00AA3A84">
        <w:rPr>
          <w:i/>
        </w:rPr>
        <w:t>.</w:t>
      </w:r>
      <w:r w:rsidR="00064908">
        <w:rPr>
          <w:i/>
        </w:rPr>
        <w:t xml:space="preserve"> </w:t>
      </w:r>
      <w:r w:rsidR="00225FE0">
        <w:t>Oleh sebab</w:t>
      </w:r>
      <w:r w:rsidR="00064908">
        <w:t xml:space="preserve"> itu</w:t>
      </w:r>
      <w:r w:rsidR="00913285">
        <w:t xml:space="preserve"> dibuatlah</w:t>
      </w:r>
      <w:r w:rsidR="00064908">
        <w:t xml:space="preserve"> </w:t>
      </w:r>
      <w:r w:rsidR="00606770" w:rsidRPr="00606770">
        <w:rPr>
          <w:i/>
        </w:rPr>
        <w:t>game</w:t>
      </w:r>
      <w:r w:rsidR="00064908">
        <w:rPr>
          <w:i/>
        </w:rPr>
        <w:t xml:space="preserve"> </w:t>
      </w:r>
      <w:r w:rsidR="00064908">
        <w:t xml:space="preserve">edukasi </w:t>
      </w:r>
      <w:r w:rsidR="00913285">
        <w:t>yang dapat</w:t>
      </w:r>
      <w:r w:rsidR="00064908">
        <w:t xml:space="preserve"> membatu siswa dalam mengenal iklim dan </w:t>
      </w:r>
      <w:r w:rsidR="00913285">
        <w:t>cuaca</w:t>
      </w:r>
      <w:r w:rsidR="00064908">
        <w:t xml:space="preserve">. </w:t>
      </w:r>
      <w:r w:rsidR="00485EB1">
        <w:t xml:space="preserve">Metode penelitian yang digunakan dalam penelitian ini adalah metode </w:t>
      </w:r>
      <w:r w:rsidR="00485EB1" w:rsidRPr="00485EB1">
        <w:rPr>
          <w:i/>
        </w:rPr>
        <w:t>waterfall</w:t>
      </w:r>
      <w:r w:rsidR="00485EB1">
        <w:t xml:space="preserve">. </w:t>
      </w:r>
      <w:r w:rsidR="00606770" w:rsidRPr="00606770">
        <w:rPr>
          <w:i/>
        </w:rPr>
        <w:t>Game</w:t>
      </w:r>
      <w:r w:rsidR="00485EB1">
        <w:rPr>
          <w:i/>
        </w:rPr>
        <w:t xml:space="preserve"> </w:t>
      </w:r>
      <w:r w:rsidR="00485EB1">
        <w:t xml:space="preserve">dibuat dengan menggunakan </w:t>
      </w:r>
      <w:r w:rsidR="00485EB1">
        <w:rPr>
          <w:i/>
        </w:rPr>
        <w:t xml:space="preserve">software unity 2018 </w:t>
      </w:r>
      <w:r w:rsidR="00485EB1">
        <w:t xml:space="preserve">dan </w:t>
      </w:r>
      <w:r w:rsidR="00485EB1">
        <w:rPr>
          <w:i/>
        </w:rPr>
        <w:t>Adobe photoshop cs5</w:t>
      </w:r>
      <w:r w:rsidR="00E50238">
        <w:t xml:space="preserve">. Pengujian dilakukan dengan menggunakan pengujian </w:t>
      </w:r>
      <w:r w:rsidR="007F50B1">
        <w:rPr>
          <w:i/>
        </w:rPr>
        <w:t>black box</w:t>
      </w:r>
      <w:r w:rsidR="00E50238">
        <w:rPr>
          <w:i/>
        </w:rPr>
        <w:t xml:space="preserve"> </w:t>
      </w:r>
      <w:r w:rsidR="00E50238">
        <w:t xml:space="preserve">dan </w:t>
      </w:r>
      <w:r w:rsidR="00606770" w:rsidRPr="00606770">
        <w:rPr>
          <w:i/>
        </w:rPr>
        <w:t>user</w:t>
      </w:r>
      <w:r w:rsidR="002A6775" w:rsidRPr="002A6775">
        <w:rPr>
          <w:i/>
        </w:rPr>
        <w:t xml:space="preserve"> acceptance test</w:t>
      </w:r>
      <w:r w:rsidR="002A6775">
        <w:t xml:space="preserve"> (UAT)</w:t>
      </w:r>
      <w:r w:rsidR="00E50238">
        <w:t xml:space="preserve">. </w:t>
      </w:r>
      <w:r w:rsidR="004A0DFD">
        <w:rPr>
          <w:rFonts w:eastAsiaTheme="minorEastAsia"/>
        </w:rPr>
        <w:t>Berdasarkan hasil kuesioner diperoleh p</w:t>
      </w:r>
      <w:r w:rsidR="00002BFA">
        <w:rPr>
          <w:rFonts w:eastAsiaTheme="minorEastAsia"/>
        </w:rPr>
        <w:t>ersentase rata-rata sebesar 89.3</w:t>
      </w:r>
      <w:r w:rsidR="004A0DFD">
        <w:rPr>
          <w:rFonts w:eastAsiaTheme="minorEastAsia"/>
        </w:rPr>
        <w:t xml:space="preserve">% yang menunjukkan bahwa responden setuju, </w:t>
      </w:r>
      <w:r w:rsidR="00606770" w:rsidRPr="00606770">
        <w:rPr>
          <w:rFonts w:eastAsiaTheme="minorEastAsia"/>
          <w:i/>
        </w:rPr>
        <w:t>game</w:t>
      </w:r>
      <w:r w:rsidR="004A0DFD">
        <w:rPr>
          <w:rFonts w:eastAsiaTheme="minorEastAsia"/>
          <w:i/>
        </w:rPr>
        <w:t xml:space="preserve"> </w:t>
      </w:r>
      <w:r w:rsidR="004A0DFD">
        <w:rPr>
          <w:rFonts w:eastAsiaTheme="minorEastAsia"/>
        </w:rPr>
        <w:t xml:space="preserve">edukasi pengenalan iklim dan cuaca merupakan </w:t>
      </w:r>
      <w:r w:rsidR="00606770" w:rsidRPr="00606770">
        <w:rPr>
          <w:rFonts w:eastAsiaTheme="minorEastAsia"/>
          <w:i/>
        </w:rPr>
        <w:t>game</w:t>
      </w:r>
      <w:r w:rsidR="004A0DFD">
        <w:rPr>
          <w:rFonts w:eastAsiaTheme="minorEastAsia"/>
          <w:i/>
        </w:rPr>
        <w:t xml:space="preserve"> </w:t>
      </w:r>
      <w:r w:rsidR="00A10A2B">
        <w:rPr>
          <w:rFonts w:eastAsiaTheme="minorEastAsia"/>
        </w:rPr>
        <w:t>yang menarik dan</w:t>
      </w:r>
      <w:r w:rsidR="004A0DFD">
        <w:rPr>
          <w:rFonts w:eastAsiaTheme="minorEastAsia"/>
        </w:rPr>
        <w:t xml:space="preserve"> mudah digunakan.</w:t>
      </w:r>
    </w:p>
    <w:p w:rsidR="004C2DCF" w:rsidRDefault="00146758" w:rsidP="006A1A10">
      <w:pPr>
        <w:pStyle w:val="Subjudul"/>
        <w:numPr>
          <w:ilvl w:val="0"/>
          <w:numId w:val="0"/>
        </w:numPr>
        <w:jc w:val="both"/>
        <w:rPr>
          <w:b w:val="0"/>
        </w:rPr>
      </w:pPr>
      <w:r w:rsidRPr="00146758">
        <w:rPr>
          <w:szCs w:val="28"/>
        </w:rPr>
        <w:t>Kata kunci</w:t>
      </w:r>
      <w:r>
        <w:t xml:space="preserve">: </w:t>
      </w:r>
      <w:r w:rsidR="00606770" w:rsidRPr="003212D0">
        <w:rPr>
          <w:b w:val="0"/>
          <w:i/>
        </w:rPr>
        <w:t>game</w:t>
      </w:r>
      <w:r w:rsidRPr="003212D0">
        <w:rPr>
          <w:b w:val="0"/>
        </w:rPr>
        <w:t xml:space="preserve"> edukasi, media pembelajaran, iklim dan cuaca, waterfall</w:t>
      </w:r>
    </w:p>
    <w:p w:rsidR="004C2DCF" w:rsidRDefault="004C2DCF" w:rsidP="004C2DCF">
      <w:pPr>
        <w:pStyle w:val="Subjudul"/>
        <w:numPr>
          <w:ilvl w:val="0"/>
          <w:numId w:val="0"/>
        </w:numPr>
        <w:jc w:val="center"/>
      </w:pPr>
      <w:r>
        <w:t>Abstract</w:t>
      </w:r>
    </w:p>
    <w:p w:rsidR="007C1CEF" w:rsidRPr="009D28A0" w:rsidRDefault="00A10B65" w:rsidP="002620F6">
      <w:pPr>
        <w:pStyle w:val="abstrak"/>
      </w:pPr>
      <w:r w:rsidRPr="009D28A0">
        <w:rPr>
          <w:rStyle w:val="tlid-translation"/>
        </w:rPr>
        <w:t xml:space="preserve">Climate and weather are learning materials that have been taught to elementary school students. However, due to lack of learning media, the learning methods at SDN 02 Gonilan still use books. Of course this method has a disadvantage that students get bored easily because the learning process is less interesting. For this reason, it is needed media that are interesting and liked by students, in order to support the learning process. One interesting interactive media is using learning methods through </w:t>
      </w:r>
      <w:r w:rsidR="00606770" w:rsidRPr="009D28A0">
        <w:rPr>
          <w:rStyle w:val="tlid-translation"/>
        </w:rPr>
        <w:t>game</w:t>
      </w:r>
      <w:r w:rsidRPr="009D28A0">
        <w:rPr>
          <w:rStyle w:val="tlid-translation"/>
        </w:rPr>
        <w:t xml:space="preserve">s. Therefore an educational </w:t>
      </w:r>
      <w:r w:rsidR="00606770" w:rsidRPr="009D28A0">
        <w:rPr>
          <w:rStyle w:val="tlid-translation"/>
        </w:rPr>
        <w:t>game</w:t>
      </w:r>
      <w:r w:rsidRPr="009D28A0">
        <w:rPr>
          <w:rStyle w:val="tlid-translation"/>
        </w:rPr>
        <w:t xml:space="preserve"> is made that can help students in getting to know the climate and weather. The research method used in this study is the waterfall method. The </w:t>
      </w:r>
      <w:r w:rsidR="00606770" w:rsidRPr="009D28A0">
        <w:rPr>
          <w:rStyle w:val="tlid-translation"/>
        </w:rPr>
        <w:t>game</w:t>
      </w:r>
      <w:r w:rsidRPr="009D28A0">
        <w:rPr>
          <w:rStyle w:val="tlid-translation"/>
        </w:rPr>
        <w:t xml:space="preserve"> is made by using the Unity 2018 software and Adobe Photoshop CS5. </w:t>
      </w:r>
      <w:r w:rsidRPr="002620F6">
        <w:rPr>
          <w:rStyle w:val="tlid-translation"/>
        </w:rPr>
        <w:t>Testing</w:t>
      </w:r>
      <w:r w:rsidRPr="009D28A0">
        <w:rPr>
          <w:rStyle w:val="tlid-translation"/>
        </w:rPr>
        <w:t xml:space="preserve"> is done using black box testing and </w:t>
      </w:r>
      <w:r w:rsidR="00606770" w:rsidRPr="009D28A0">
        <w:rPr>
          <w:rStyle w:val="tlid-translation"/>
        </w:rPr>
        <w:t>user</w:t>
      </w:r>
      <w:r w:rsidRPr="009D28A0">
        <w:rPr>
          <w:rStyle w:val="tlid-translation"/>
        </w:rPr>
        <w:t xml:space="preserve"> acceptance tests (UAT). Based on the results of the questionnaire obtain</w:t>
      </w:r>
      <w:r w:rsidR="00002BFA" w:rsidRPr="009D28A0">
        <w:rPr>
          <w:rStyle w:val="tlid-translation"/>
        </w:rPr>
        <w:t>ed an average percentage of 89.3</w:t>
      </w:r>
      <w:r w:rsidRPr="009D28A0">
        <w:rPr>
          <w:rStyle w:val="tlid-translation"/>
        </w:rPr>
        <w:t xml:space="preserve">% which shows that the respondents agreed, educational </w:t>
      </w:r>
      <w:r w:rsidR="00606770" w:rsidRPr="009D28A0">
        <w:rPr>
          <w:rStyle w:val="tlid-translation"/>
        </w:rPr>
        <w:t>game</w:t>
      </w:r>
      <w:r w:rsidRPr="009D28A0">
        <w:rPr>
          <w:rStyle w:val="tlid-translation"/>
        </w:rPr>
        <w:t xml:space="preserve"> introduction to climate and weather is an interesting and easy to use </w:t>
      </w:r>
      <w:r w:rsidR="00606770" w:rsidRPr="009D28A0">
        <w:rPr>
          <w:rStyle w:val="tlid-translation"/>
        </w:rPr>
        <w:t>game</w:t>
      </w:r>
      <w:r w:rsidR="00D26761" w:rsidRPr="009D28A0">
        <w:rPr>
          <w:rStyle w:val="tlid-translation"/>
        </w:rPr>
        <w:t>.</w:t>
      </w:r>
    </w:p>
    <w:p w:rsidR="004F5DA7" w:rsidRPr="003212D0" w:rsidRDefault="007C1CEF" w:rsidP="006A1A10">
      <w:pPr>
        <w:pStyle w:val="Subjudul"/>
        <w:numPr>
          <w:ilvl w:val="0"/>
          <w:numId w:val="0"/>
        </w:numPr>
        <w:jc w:val="both"/>
        <w:rPr>
          <w:b w:val="0"/>
        </w:rPr>
      </w:pPr>
      <w:r w:rsidRPr="003212D0">
        <w:rPr>
          <w:szCs w:val="28"/>
        </w:rPr>
        <w:t>Keyword</w:t>
      </w:r>
      <w:r w:rsidRPr="003212D0">
        <w:t xml:space="preserve">: </w:t>
      </w:r>
      <w:r w:rsidRPr="003212D0">
        <w:rPr>
          <w:b w:val="0"/>
        </w:rPr>
        <w:t xml:space="preserve">education </w:t>
      </w:r>
      <w:r w:rsidR="00606770" w:rsidRPr="003212D0">
        <w:rPr>
          <w:b w:val="0"/>
        </w:rPr>
        <w:t>game</w:t>
      </w:r>
      <w:r w:rsidRPr="003212D0">
        <w:rPr>
          <w:b w:val="0"/>
        </w:rPr>
        <w:t>, learning media, climate and weather, waterfall</w:t>
      </w:r>
      <w:r w:rsidR="004F5DA7" w:rsidRPr="003212D0">
        <w:rPr>
          <w:b w:val="0"/>
        </w:rPr>
        <w:br w:type="page"/>
      </w:r>
    </w:p>
    <w:p w:rsidR="00F65730" w:rsidRPr="00705F68" w:rsidRDefault="00F65730" w:rsidP="00E278FA">
      <w:pPr>
        <w:pStyle w:val="Subjudul"/>
        <w:ind w:left="426" w:hanging="426"/>
      </w:pPr>
      <w:r w:rsidRPr="00705F68">
        <w:lastRenderedPageBreak/>
        <w:t>PENDAHULUAN</w:t>
      </w:r>
    </w:p>
    <w:p w:rsidR="00454B50" w:rsidRDefault="00454B50" w:rsidP="009338D9">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9338D9">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9338D9">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606770" w:rsidRPr="00606770">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9338D9">
      <w:r>
        <w:t xml:space="preserve">Ucus (2015) menyatakan bahwa, </w:t>
      </w:r>
      <w:r w:rsidR="00606770" w:rsidRPr="00606770">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606770" w:rsidRPr="00606770">
        <w:rPr>
          <w:i/>
        </w:rPr>
        <w:t>game</w:t>
      </w:r>
      <w:r>
        <w:rPr>
          <w:i/>
        </w:rPr>
        <w:t xml:space="preserve">. </w:t>
      </w:r>
      <w:r>
        <w:t xml:space="preserve">Guru dapat memilih </w:t>
      </w:r>
      <w:r w:rsidR="00606770" w:rsidRPr="00606770">
        <w:rPr>
          <w:i/>
        </w:rPr>
        <w:t>game</w:t>
      </w:r>
      <w:r>
        <w:rPr>
          <w:i/>
        </w:rPr>
        <w:t xml:space="preserve"> </w:t>
      </w:r>
      <w:r>
        <w:t xml:space="preserve">yang sesuai dengan tujuan pembelajaran. Apabila guru dapat menggunakan </w:t>
      </w:r>
      <w:r w:rsidR="00606770" w:rsidRPr="00606770">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606770" w:rsidRPr="00606770">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338D9">
      <w:r>
        <w:lastRenderedPageBreak/>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606770" w:rsidRPr="00606770">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606770" w:rsidRPr="00606770">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606770" w:rsidRPr="00606770">
        <w:rPr>
          <w:i/>
        </w:rPr>
        <w:t>game</w:t>
      </w:r>
      <w:r w:rsidR="000A056B">
        <w:rPr>
          <w:i/>
        </w:rPr>
        <w:t xml:space="preserve"> </w:t>
      </w:r>
      <w:r w:rsidR="000A056B">
        <w:t xml:space="preserve">edukasi bisa mengubah cara belajar konvensional menjadi </w:t>
      </w:r>
      <w:r w:rsidR="0066316F">
        <w:t xml:space="preserve">belajar simulasi </w:t>
      </w:r>
      <w:r w:rsidR="00606770" w:rsidRPr="00606770">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 xml:space="preserve">elalui </w:t>
      </w:r>
      <w:r w:rsidR="00606770" w:rsidRPr="00606770">
        <w:rPr>
          <w:i/>
        </w:rPr>
        <w:t>Game</w:t>
      </w:r>
      <w:r w:rsidR="00A9311E">
        <w:t xml:space="preserve"> Pada Siswa Kelas III</w:t>
      </w:r>
      <w:r w:rsidR="00E92A80">
        <w:t xml:space="preserve"> SD</w:t>
      </w:r>
      <w:r w:rsidR="00717B10" w:rsidRPr="00717B10">
        <w:t xml:space="preserve"> Negeri Kartasura 1</w:t>
      </w:r>
      <w:r w:rsidR="00717B10">
        <w:t xml:space="preserve">” yang dibuat dengan </w:t>
      </w:r>
      <w:r w:rsidR="00717B10">
        <w:rPr>
          <w:i/>
        </w:rPr>
        <w:t xml:space="preserve">software Unity 3D. </w:t>
      </w:r>
      <w:r w:rsidR="00717B10">
        <w:t xml:space="preserve">Hasil penelitian tersebut menyatakan bahwa </w:t>
      </w:r>
      <w:r w:rsidR="00606770" w:rsidRPr="00606770">
        <w:rPr>
          <w:i/>
        </w:rPr>
        <w:t>game</w:t>
      </w:r>
      <w:r w:rsidR="00A9311E">
        <w:rPr>
          <w:i/>
        </w:rPr>
        <w:t xml:space="preserv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9338D9">
      <w:r>
        <w:t xml:space="preserve">Penelitian dari </w:t>
      </w:r>
      <w:r w:rsidR="00954869">
        <w:t>Dana (2018)</w:t>
      </w:r>
      <w:r w:rsidR="00DD1EEC">
        <w:t xml:space="preserve"> dengan judul “</w:t>
      </w:r>
      <w:r w:rsidR="00606770" w:rsidRPr="00606770">
        <w:rPr>
          <w:i/>
        </w:rPr>
        <w:t>Game</w:t>
      </w:r>
      <w:r w:rsidR="00DD1EEC">
        <w:t xml:space="preserve"> Edukasi Pengenalan dan Pelestarian Hewan Langka Untuk Siswa Sekolah Dasar” yang dibuat dengan </w:t>
      </w:r>
      <w:r w:rsidR="00DD1EEC">
        <w:rPr>
          <w:i/>
        </w:rPr>
        <w:t xml:space="preserve">software construct 2. </w:t>
      </w:r>
      <w:r w:rsidR="00A36526">
        <w:t xml:space="preserve">Hasil penelitian tersebut menunjukkan bahwa </w:t>
      </w:r>
      <w:r w:rsidR="00606770" w:rsidRPr="00606770">
        <w:rPr>
          <w:i/>
        </w:rPr>
        <w:t>game</w:t>
      </w:r>
      <w:r w:rsidR="00A36526">
        <w:rPr>
          <w:i/>
        </w:rPr>
        <w:t xml:space="preserv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Hakim (2019) dengan judul “</w:t>
      </w:r>
      <w:r w:rsidR="00606770" w:rsidRPr="00606770">
        <w:rPr>
          <w:i/>
        </w:rPr>
        <w:t>Game</w:t>
      </w:r>
      <w:r w:rsidR="009664AC">
        <w:t xml:space="preserv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606770" w:rsidRPr="00606770">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9338D9">
      <w:r>
        <w:t xml:space="preserve">Berdasarkan dari permasalahan dan berbagai </w:t>
      </w:r>
      <w:r w:rsidR="007E46D3">
        <w:t>penelitian</w:t>
      </w:r>
      <w:r>
        <w:t xml:space="preserve"> </w:t>
      </w:r>
      <w:r w:rsidR="007E46D3">
        <w:t>sebelumnya</w:t>
      </w:r>
      <w:r>
        <w:t xml:space="preserve">, peneliti menyimpulkan bahwa metode pembelajaran menggunakan </w:t>
      </w:r>
      <w:r w:rsidR="00606770" w:rsidRPr="00606770">
        <w:rPr>
          <w:i/>
        </w:rPr>
        <w:t>game</w:t>
      </w:r>
      <w:r>
        <w:t xml:space="preserve"> adalah salah satu metode yang efektif dan membuat materi yang disampaikan mudah diterima oleh anak-anak. Oleh karena itu peneliti ingin membuat </w:t>
      </w:r>
      <w:r w:rsidR="00606770" w:rsidRPr="00606770">
        <w:rPr>
          <w:i/>
        </w:rPr>
        <w:t>game</w:t>
      </w:r>
      <w:r>
        <w:t xml:space="preserve"> edukasi yang dapat membantu siswa dalam belajar mengenal iklim dan cuaca di sekitar me</w:t>
      </w:r>
      <w:r w:rsidR="0061214E">
        <w:t>reka dengan cara yang menyenang</w:t>
      </w:r>
      <w:r>
        <w:t>kan.</w:t>
      </w:r>
      <w:r w:rsidR="006B1A34">
        <w:t xml:space="preserve"> </w:t>
      </w:r>
      <w:r w:rsidR="00606770" w:rsidRPr="00606770">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606770" w:rsidRPr="00606770">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E278FA">
      <w:pPr>
        <w:pStyle w:val="Subjudul"/>
        <w:ind w:left="426" w:hanging="426"/>
      </w:pPr>
      <w:r w:rsidRPr="001E1D17">
        <w:t>METODE</w:t>
      </w:r>
    </w:p>
    <w:p w:rsidR="009B7111" w:rsidRDefault="00EC2C05" w:rsidP="00362A49">
      <w:r>
        <w:t xml:space="preserve">Metode yang digunakan untuk membuat </w:t>
      </w:r>
      <w:r w:rsidR="00606770" w:rsidRPr="00606770">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 xml:space="preserve">lui </w:t>
      </w:r>
      <w:r w:rsidR="0072747C">
        <w:lastRenderedPageBreak/>
        <w:t>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71C3B9E7" wp14:editId="7CBFCBB3">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18">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773A2D">
      <w:pPr>
        <w:pStyle w:val="subjudul1"/>
        <w:numPr>
          <w:ilvl w:val="0"/>
          <w:numId w:val="20"/>
        </w:numPr>
        <w:ind w:left="709" w:hanging="425"/>
      </w:pPr>
      <w:r>
        <w:t>Analisis</w:t>
      </w:r>
      <w:r w:rsidR="00795C90" w:rsidRPr="001C6BF2">
        <w:t xml:space="preserve"> kebutuhan</w:t>
      </w:r>
    </w:p>
    <w:p w:rsidR="00AC0ACC" w:rsidRDefault="007C08FD" w:rsidP="00362A49">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606770" w:rsidRPr="00606770">
        <w:rPr>
          <w:i/>
        </w:rPr>
        <w:t>game</w:t>
      </w:r>
      <w:r w:rsidR="00A40150">
        <w:t>.</w:t>
      </w:r>
      <w:r w:rsidR="00086164">
        <w:t xml:space="preserve"> </w:t>
      </w:r>
      <w:r w:rsidR="00A40150">
        <w:t>B</w:t>
      </w:r>
      <w:r w:rsidR="00A40A2B">
        <w:t xml:space="preserve">ertujuan </w:t>
      </w:r>
      <w:r w:rsidR="00C80E16">
        <w:t xml:space="preserve">agar </w:t>
      </w:r>
      <w:r w:rsidR="00606770" w:rsidRPr="00606770">
        <w:rPr>
          <w:i/>
        </w:rPr>
        <w:t>game</w:t>
      </w:r>
      <w:r w:rsidR="00C80E16">
        <w:t xml:space="preserve"> yang dibuat dapat sesuai </w:t>
      </w:r>
      <w:r w:rsidR="00B329CA">
        <w:t>konsep</w:t>
      </w:r>
      <w:r w:rsidR="008B7C00">
        <w:t xml:space="preserve"> yang telah direncanakan</w:t>
      </w:r>
      <w:r w:rsidR="00E97AA8">
        <w:t xml:space="preserve">. Konsep </w:t>
      </w:r>
      <w:r w:rsidR="00606770" w:rsidRPr="00606770">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606770" w:rsidRPr="00606770">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3895"/>
        <w:gridCol w:w="4893"/>
      </w:tblGrid>
      <w:tr w:rsidR="00881CC8" w:rsidRPr="001E11EB" w:rsidTr="007D2B68">
        <w:trPr>
          <w:trHeight w:val="340"/>
        </w:trPr>
        <w:tc>
          <w:tcPr>
            <w:tcW w:w="3895" w:type="dxa"/>
            <w:vAlign w:val="center"/>
          </w:tcPr>
          <w:p w:rsidR="00881CC8" w:rsidRPr="001E11EB" w:rsidRDefault="00E12BE5" w:rsidP="00FE0725">
            <w:pPr>
              <w:spacing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line="276" w:lineRule="auto"/>
              <w:ind w:firstLine="0"/>
              <w:jc w:val="center"/>
              <w:rPr>
                <w:b/>
                <w:sz w:val="22"/>
                <w:szCs w:val="22"/>
              </w:rPr>
            </w:pPr>
            <w:r w:rsidRPr="001E11EB">
              <w:rPr>
                <w:b/>
                <w:sz w:val="22"/>
                <w:szCs w:val="22"/>
              </w:rPr>
              <w:t>Hardware</w:t>
            </w:r>
          </w:p>
        </w:tc>
      </w:tr>
      <w:tr w:rsidR="00881CC8" w:rsidRPr="001E11EB" w:rsidTr="007D2B68">
        <w:trPr>
          <w:trHeight w:val="340"/>
        </w:trPr>
        <w:tc>
          <w:tcPr>
            <w:tcW w:w="3895" w:type="dxa"/>
            <w:vAlign w:val="center"/>
          </w:tcPr>
          <w:p w:rsidR="00881CC8" w:rsidRPr="001E11EB" w:rsidRDefault="00C45B90" w:rsidP="00C62FC9">
            <w:pPr>
              <w:spacing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7D2B68">
        <w:trPr>
          <w:trHeight w:val="340"/>
        </w:trPr>
        <w:tc>
          <w:tcPr>
            <w:tcW w:w="3895" w:type="dxa"/>
            <w:vAlign w:val="center"/>
          </w:tcPr>
          <w:p w:rsidR="00881CC8" w:rsidRPr="001E11EB" w:rsidRDefault="00CB59AB" w:rsidP="00C62FC9">
            <w:pPr>
              <w:spacing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line="276" w:lineRule="auto"/>
              <w:ind w:firstLine="0"/>
              <w:jc w:val="center"/>
              <w:rPr>
                <w:sz w:val="22"/>
                <w:szCs w:val="22"/>
              </w:rPr>
            </w:pPr>
            <w:r w:rsidRPr="001E11EB">
              <w:rPr>
                <w:sz w:val="22"/>
                <w:szCs w:val="22"/>
              </w:rPr>
              <w:t>Xiaomi Redmi 3 Pro</w:t>
            </w:r>
          </w:p>
        </w:tc>
      </w:tr>
      <w:tr w:rsidR="00881CC8" w:rsidRPr="001E11EB" w:rsidTr="007D2B68">
        <w:trPr>
          <w:trHeight w:val="340"/>
        </w:trPr>
        <w:tc>
          <w:tcPr>
            <w:tcW w:w="3895" w:type="dxa"/>
            <w:vAlign w:val="center"/>
          </w:tcPr>
          <w:p w:rsidR="00881CC8" w:rsidRPr="001E11EB" w:rsidRDefault="009D2BF2" w:rsidP="00C62FC9">
            <w:pPr>
              <w:spacing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line="276" w:lineRule="auto"/>
              <w:ind w:firstLine="0"/>
              <w:jc w:val="center"/>
              <w:rPr>
                <w:sz w:val="22"/>
                <w:szCs w:val="22"/>
              </w:rPr>
            </w:pPr>
          </w:p>
        </w:tc>
      </w:tr>
      <w:tr w:rsidR="00357918" w:rsidRPr="001E11EB" w:rsidTr="007D2B68">
        <w:trPr>
          <w:trHeight w:val="340"/>
        </w:trPr>
        <w:tc>
          <w:tcPr>
            <w:tcW w:w="3895" w:type="dxa"/>
            <w:vAlign w:val="center"/>
          </w:tcPr>
          <w:p w:rsidR="00357918" w:rsidRPr="001E11EB" w:rsidRDefault="00357918" w:rsidP="00C62FC9">
            <w:pPr>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ind w:firstLine="0"/>
              <w:jc w:val="center"/>
              <w:rPr>
                <w:sz w:val="22"/>
                <w:szCs w:val="22"/>
              </w:rPr>
            </w:pPr>
          </w:p>
        </w:tc>
      </w:tr>
    </w:tbl>
    <w:p w:rsidR="00773A2D" w:rsidRDefault="00773A2D" w:rsidP="00773A2D">
      <w:pPr>
        <w:pStyle w:val="subjudul1"/>
        <w:ind w:left="0" w:firstLine="0"/>
      </w:pPr>
    </w:p>
    <w:p w:rsidR="000E4B7A" w:rsidRDefault="001C6BF2" w:rsidP="00773A2D">
      <w:pPr>
        <w:pStyle w:val="subjudul1"/>
        <w:numPr>
          <w:ilvl w:val="0"/>
          <w:numId w:val="20"/>
        </w:numPr>
        <w:ind w:left="709" w:hanging="425"/>
      </w:pPr>
      <w:r w:rsidRPr="001C6BF2">
        <w:t xml:space="preserve">Desain </w:t>
      </w:r>
      <w:r w:rsidRPr="00773A2D">
        <w:t>sistem</w:t>
      </w:r>
    </w:p>
    <w:p w:rsidR="007E6154" w:rsidRPr="00773A2D" w:rsidRDefault="00516030" w:rsidP="00773A2D">
      <w:pPr>
        <w:ind w:left="284"/>
        <w:rPr>
          <w:i/>
        </w:rPr>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606770" w:rsidRPr="00606770">
        <w:rPr>
          <w:i/>
        </w:rPr>
        <w:t>game</w:t>
      </w:r>
      <w:r w:rsidR="00AD42E1">
        <w:t>.</w:t>
      </w:r>
      <w:r w:rsidR="00CA50A8">
        <w:t xml:space="preserve"> Pada tahap ini dibuat tiga rancangan yaitu</w:t>
      </w:r>
      <w:r w:rsidR="00487A72">
        <w:t xml:space="preserve">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280420">
        <w:rPr>
          <w:i/>
        </w:rPr>
        <w:t xml:space="preserve">, </w:t>
      </w:r>
      <w:r w:rsidR="00280420">
        <w:t xml:space="preserve">desain </w:t>
      </w:r>
      <w:r w:rsidR="007B1260">
        <w:rPr>
          <w:i/>
        </w:rPr>
        <w:t>mock</w:t>
      </w:r>
      <w:r w:rsidR="00280420">
        <w:rPr>
          <w:i/>
        </w:rPr>
        <w:t xml:space="preserve">up </w:t>
      </w:r>
      <w:r w:rsidR="00280420">
        <w:t xml:space="preserve">serta </w:t>
      </w:r>
      <w:r w:rsidR="00280420">
        <w:rPr>
          <w:i/>
        </w:rPr>
        <w:t>storyline</w:t>
      </w:r>
      <w:r w:rsidR="00E97B2D">
        <w:rPr>
          <w:i/>
        </w:rPr>
        <w:t>.</w:t>
      </w:r>
      <w:r w:rsidR="00B12150">
        <w:rPr>
          <w:i/>
        </w:rPr>
        <w:t xml:space="preserve"> </w:t>
      </w:r>
    </w:p>
    <w:p w:rsidR="00DE0BA2" w:rsidRDefault="00DE0BA2" w:rsidP="004B425D">
      <w:pPr>
        <w:pStyle w:val="subjudul1"/>
        <w:numPr>
          <w:ilvl w:val="0"/>
          <w:numId w:val="22"/>
        </w:numPr>
        <w:ind w:left="993" w:hanging="709"/>
      </w:pPr>
      <w:r w:rsidRPr="00BC0B79">
        <w:rPr>
          <w:i/>
        </w:rPr>
        <w:t>Use case</w:t>
      </w:r>
      <w:r w:rsidR="00A75EE6">
        <w:t xml:space="preserve"> d</w:t>
      </w:r>
      <w:r w:rsidRPr="00DE0BA2">
        <w:t>iagram</w:t>
      </w:r>
    </w:p>
    <w:p w:rsidR="00AA3A99" w:rsidRPr="007B02CE" w:rsidRDefault="005F720B" w:rsidP="004730DE">
      <w:pPr>
        <w:ind w:left="284"/>
        <w:rPr>
          <w:b/>
        </w:rPr>
      </w:pPr>
      <w:r>
        <w:rPr>
          <w:i/>
        </w:rPr>
        <w:t xml:space="preserve">Use case </w:t>
      </w:r>
      <w:r>
        <w:t xml:space="preserve">diagram </w:t>
      </w:r>
      <w:r w:rsidR="00E936A1">
        <w:t>merupakan</w:t>
      </w:r>
      <w:r>
        <w:t xml:space="preserve"> diagram yang menggambarkan interaksi aktor dengan sistem. Dalam kasus ini aktor atau </w:t>
      </w:r>
      <w:r w:rsidR="00606770" w:rsidRPr="00606770">
        <w:rPr>
          <w:i/>
        </w:rPr>
        <w:t>user</w:t>
      </w:r>
      <w:r>
        <w:t xml:space="preserve"> dapat melakukan beberapa hal antara lain </w:t>
      </w:r>
      <w:r>
        <w:lastRenderedPageBreak/>
        <w:t xml:space="preserve">memainkan </w:t>
      </w:r>
      <w:r w:rsidR="00606770" w:rsidRPr="00606770">
        <w:rPr>
          <w:i/>
        </w:rPr>
        <w:t>game</w:t>
      </w:r>
      <w:r>
        <w:t xml:space="preserve">, melihat materi, menjawab kuis, melihat informasi </w:t>
      </w:r>
      <w:r w:rsidR="00606770" w:rsidRPr="00606770">
        <w:rPr>
          <w:i/>
        </w:rPr>
        <w:t>game</w:t>
      </w:r>
      <w:r>
        <w:rPr>
          <w:i/>
        </w:rPr>
        <w:t xml:space="preserve"> </w:t>
      </w:r>
      <w:r>
        <w:t xml:space="preserve">dan keluar dari </w:t>
      </w:r>
      <w:r w:rsidR="00606770" w:rsidRPr="00606770">
        <w:rPr>
          <w:i/>
        </w:rPr>
        <w:t>game</w:t>
      </w:r>
      <w:r>
        <w:rPr>
          <w:i/>
        </w:rPr>
        <w:t>.</w:t>
      </w:r>
      <w:r w:rsidR="007B02CE">
        <w:t xml:space="preserve"> Gambar lebih lanjut mengenai </w:t>
      </w:r>
      <w:r w:rsidR="007B02CE">
        <w:rPr>
          <w:i/>
        </w:rPr>
        <w:t xml:space="preserve">use case </w:t>
      </w:r>
      <w:r w:rsidR="007B02CE">
        <w:t>di</w:t>
      </w:r>
      <w:r w:rsidR="00717767">
        <w:t>agram bisa dilihat pada gambar 2</w:t>
      </w:r>
      <w:r w:rsidR="007B02CE">
        <w:t>.</w:t>
      </w:r>
    </w:p>
    <w:p w:rsidR="00A90914" w:rsidRDefault="00E57345" w:rsidP="001353A6">
      <w:pPr>
        <w:ind w:left="567" w:firstLine="0"/>
        <w:jc w:val="center"/>
      </w:pPr>
      <w:r>
        <w:drawing>
          <wp:inline distT="0" distB="0" distL="0" distR="0" wp14:anchorId="64F68ABC" wp14:editId="6135401C">
            <wp:extent cx="2160000" cy="2073943"/>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aram.jpg"/>
                    <pic:cNvPicPr/>
                  </pic:nvPicPr>
                  <pic:blipFill>
                    <a:blip r:embed="rId19">
                      <a:extLst>
                        <a:ext uri="{28A0092B-C50C-407E-A947-70E740481C1C}">
                          <a14:useLocalDpi xmlns:a14="http://schemas.microsoft.com/office/drawing/2010/main" val="0"/>
                        </a:ext>
                      </a:extLst>
                    </a:blip>
                    <a:stretch>
                      <a:fillRect/>
                    </a:stretch>
                  </pic:blipFill>
                  <pic:spPr>
                    <a:xfrm>
                      <a:off x="0" y="0"/>
                      <a:ext cx="2160000" cy="2073943"/>
                    </a:xfrm>
                    <a:prstGeom prst="rect">
                      <a:avLst/>
                    </a:prstGeom>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AF51EF">
      <w:pPr>
        <w:pStyle w:val="subjudul1"/>
        <w:numPr>
          <w:ilvl w:val="0"/>
          <w:numId w:val="22"/>
        </w:numPr>
        <w:ind w:left="993" w:hanging="709"/>
      </w:pPr>
      <w: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drawing>
          <wp:inline distT="0" distB="0" distL="0" distR="0" wp14:anchorId="52E96F00" wp14:editId="6054445D">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06DB9">
      <w:pPr>
        <w:ind w:left="284"/>
        <w:rPr>
          <w:b/>
        </w:rPr>
      </w:pPr>
      <w:r w:rsidRPr="002A427D">
        <w:rPr>
          <w:i/>
        </w:rPr>
        <w:t>Activity</w:t>
      </w:r>
      <w:r>
        <w:rPr>
          <w:i/>
        </w:rPr>
        <w:t xml:space="preserve"> </w:t>
      </w:r>
      <w:r>
        <w:t>diagram menu main menunjukkan</w:t>
      </w:r>
      <w:r w:rsidR="00DD5433">
        <w:t xml:space="preserve"> alur</w:t>
      </w:r>
      <w:r>
        <w:t xml:space="preserve"> bagaimana </w:t>
      </w:r>
      <w:r w:rsidR="00606770" w:rsidRPr="00606770">
        <w:rPr>
          <w:i/>
        </w:rPr>
        <w:t>user</w:t>
      </w:r>
      <w:r>
        <w:rPr>
          <w:i/>
        </w:rPr>
        <w:t xml:space="preserve"> </w:t>
      </w:r>
      <w:r w:rsidR="0016597A">
        <w:t xml:space="preserve">memulai </w:t>
      </w:r>
      <w:r w:rsidR="00606770" w:rsidRPr="00606770">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606770" w:rsidRPr="00606770">
        <w:rPr>
          <w:i/>
        </w:rPr>
        <w:t>game</w:t>
      </w:r>
      <w:r w:rsidR="0016597A">
        <w:t>.</w:t>
      </w:r>
      <w:r w:rsidR="0099021E">
        <w:t xml:space="preserve"> Jika </w:t>
      </w:r>
      <w:r w:rsidR="00606770" w:rsidRPr="00606770">
        <w:rPr>
          <w:i/>
        </w:rPr>
        <w:t>user</w:t>
      </w:r>
      <w:r w:rsidR="0099021E">
        <w:rPr>
          <w:i/>
        </w:rPr>
        <w:t xml:space="preserve"> </w:t>
      </w:r>
      <w:r w:rsidR="0099021E">
        <w:t xml:space="preserve">menang maka </w:t>
      </w:r>
      <w:r w:rsidR="00606770" w:rsidRPr="00606770">
        <w:rPr>
          <w:i/>
        </w:rPr>
        <w:t>user</w:t>
      </w:r>
      <w:r w:rsidR="0099021E">
        <w:rPr>
          <w:i/>
        </w:rPr>
        <w:t xml:space="preserve"> </w:t>
      </w:r>
      <w:r w:rsidR="0099021E">
        <w:t xml:space="preserve">bisa lanjut ke level berikutnya, namun jika kalah maka </w:t>
      </w:r>
      <w:r w:rsidR="00606770" w:rsidRPr="00606770">
        <w:rPr>
          <w:i/>
        </w:rPr>
        <w:t>user</w:t>
      </w:r>
      <w:r w:rsidR="0099021E">
        <w:rPr>
          <w:i/>
        </w:rPr>
        <w:t xml:space="preserve"> </w:t>
      </w:r>
      <w:r w:rsidR="0099021E">
        <w:t>bisa mengulangi</w:t>
      </w:r>
      <w:r w:rsidR="00EA7448">
        <w:t xml:space="preserve"> level</w:t>
      </w:r>
      <w:r w:rsidR="0099021E">
        <w:t xml:space="preserve"> tersebut.</w:t>
      </w:r>
    </w:p>
    <w:p w:rsidR="00C77B81" w:rsidRDefault="00DF078C" w:rsidP="001C7A37">
      <w:pPr>
        <w:jc w:val="center"/>
      </w:pPr>
      <w:r>
        <w:lastRenderedPageBreak/>
        <w:drawing>
          <wp:inline distT="0" distB="0" distL="0" distR="0" wp14:anchorId="1BCF9D2C" wp14:editId="06CD5E5B">
            <wp:extent cx="3240000" cy="3102885"/>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21">
                      <a:extLst>
                        <a:ext uri="{28A0092B-C50C-407E-A947-70E740481C1C}">
                          <a14:useLocalDpi xmlns:a14="http://schemas.microsoft.com/office/drawing/2010/main" val="0"/>
                        </a:ext>
                      </a:extLst>
                    </a:blip>
                    <a:stretch>
                      <a:fillRect/>
                    </a:stretch>
                  </pic:blipFill>
                  <pic:spPr>
                    <a:xfrm>
                      <a:off x="0" y="0"/>
                      <a:ext cx="3240000" cy="3102885"/>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206DB9">
      <w:pPr>
        <w:ind w:left="284"/>
      </w:pPr>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sidR="00606770" w:rsidRPr="00606770">
        <w:rPr>
          <w:i/>
        </w:rPr>
        <w:t>user</w:t>
      </w:r>
      <w:r>
        <w:rPr>
          <w:i/>
        </w:rPr>
        <w:t xml:space="preserve">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drawing>
          <wp:inline distT="0" distB="0" distL="0" distR="0" wp14:anchorId="0FA97379" wp14:editId="72BF9516">
            <wp:extent cx="3240000" cy="3195859"/>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22">
                      <a:extLst>
                        <a:ext uri="{28A0092B-C50C-407E-A947-70E740481C1C}">
                          <a14:useLocalDpi xmlns:a14="http://schemas.microsoft.com/office/drawing/2010/main" val="0"/>
                        </a:ext>
                      </a:extLst>
                    </a:blip>
                    <a:stretch>
                      <a:fillRect/>
                    </a:stretch>
                  </pic:blipFill>
                  <pic:spPr>
                    <a:xfrm>
                      <a:off x="0" y="0"/>
                      <a:ext cx="3240000" cy="3195859"/>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206DB9">
      <w:pPr>
        <w:ind w:left="284"/>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sidR="00606770" w:rsidRPr="00606770">
        <w:rPr>
          <w:i/>
        </w:rPr>
        <w:t>user</w:t>
      </w:r>
      <w:r>
        <w:rPr>
          <w:i/>
        </w:rPr>
        <w:t xml:space="preserve">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606770" w:rsidRPr="00606770">
        <w:rPr>
          <w:i/>
        </w:rPr>
        <w:t>user</w:t>
      </w:r>
      <w:r w:rsidR="002763E5">
        <w:t xml:space="preserve"> bisa memilih apakah mau mengulangi kuis atau keluar dari </w:t>
      </w:r>
      <w:r w:rsidR="00606770" w:rsidRPr="00606770">
        <w:rPr>
          <w:i/>
        </w:rPr>
        <w:t>game</w:t>
      </w:r>
      <w:r w:rsidR="002763E5">
        <w:rPr>
          <w:i/>
        </w:rPr>
        <w:t>.</w:t>
      </w:r>
    </w:p>
    <w:p w:rsidR="006656A3" w:rsidRDefault="0044740D" w:rsidP="00C45A36">
      <w:pPr>
        <w:jc w:val="center"/>
      </w:pPr>
      <w:r>
        <w:lastRenderedPageBreak/>
        <w:drawing>
          <wp:inline distT="0" distB="0" distL="0" distR="0" wp14:anchorId="3AC76CAC" wp14:editId="0FA0C9BF">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23">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C02FBE" w:rsidRPr="003E1C40" w:rsidRDefault="005C23ED" w:rsidP="00206DB9">
      <w:pPr>
        <w:ind w:left="284"/>
      </w:pPr>
      <w:r w:rsidRPr="002A427D">
        <w:rPr>
          <w:i/>
        </w:rPr>
        <w:t>Activity</w:t>
      </w:r>
      <w:r>
        <w:rPr>
          <w:i/>
        </w:rPr>
        <w:t xml:space="preserve"> </w:t>
      </w:r>
      <w:r>
        <w:t xml:space="preserve">diagram menu </w:t>
      </w:r>
      <w:r w:rsidR="00F44B5F">
        <w:t>tentang</w:t>
      </w:r>
      <w:r>
        <w:t xml:space="preserve"> menunjukkan bagaimana </w:t>
      </w:r>
      <w:r w:rsidR="00606770" w:rsidRPr="00606770">
        <w:rPr>
          <w:i/>
        </w:rPr>
        <w:t>user</w:t>
      </w:r>
      <w:r>
        <w:rPr>
          <w:i/>
        </w:rPr>
        <w:t xml:space="preserve"> </w:t>
      </w:r>
      <w:r w:rsidR="00F44B5F">
        <w:t xml:space="preserve">melihat informasi </w:t>
      </w:r>
      <w:r w:rsidR="00606770" w:rsidRPr="00606770">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606770" w:rsidRPr="00606770">
        <w:rPr>
          <w:i/>
        </w:rPr>
        <w:t>game</w:t>
      </w:r>
      <w:r>
        <w:t>.</w:t>
      </w:r>
    </w:p>
    <w:p w:rsidR="00CC10C7" w:rsidRPr="00B965EF" w:rsidRDefault="00E767EE" w:rsidP="00AF51EF">
      <w:pPr>
        <w:pStyle w:val="subjudul1"/>
        <w:numPr>
          <w:ilvl w:val="0"/>
          <w:numId w:val="22"/>
        </w:numPr>
        <w:ind w:left="993" w:hanging="709"/>
      </w:pPr>
      <w:r>
        <w:t>Mock</w:t>
      </w:r>
      <w:r w:rsidR="00673B48">
        <w:t>up</w:t>
      </w:r>
    </w:p>
    <w:p w:rsidR="00B965EF" w:rsidRDefault="00E767EE" w:rsidP="00507FF5">
      <w:pPr>
        <w:ind w:left="284"/>
        <w:rPr>
          <w:b/>
        </w:rPr>
      </w:pPr>
      <w:r>
        <w:rPr>
          <w:i/>
        </w:rPr>
        <w:t>Mock</w:t>
      </w:r>
      <w:r w:rsidR="00C542D2" w:rsidRPr="00E02E94">
        <w:rPr>
          <w:i/>
        </w:rPr>
        <w:t>up</w:t>
      </w:r>
      <w:r w:rsidR="00C542D2">
        <w:t xml:space="preserve"> adalah gambaran mengenai fitur, tombol</w:t>
      </w:r>
      <w:r w:rsidR="00E01B3C">
        <w:t>,</w:t>
      </w:r>
      <w:r w:rsidR="00C542D2">
        <w:t xml:space="preserve"> serta halaman dalam </w:t>
      </w:r>
      <w:r w:rsidR="00606770" w:rsidRPr="00606770">
        <w:rPr>
          <w:i/>
        </w:rPr>
        <w:t>game</w:t>
      </w:r>
      <w:r w:rsidR="00C542D2">
        <w:t xml:space="preserve"> yang dijelaskan secara rinci dan tepat.</w:t>
      </w:r>
    </w:p>
    <w:p w:rsidR="00B965EF" w:rsidRPr="00B965EF" w:rsidRDefault="00B965EF" w:rsidP="004B425D">
      <w:pPr>
        <w:jc w:val="center"/>
        <w:rPr>
          <w:b/>
        </w:rPr>
      </w:pPr>
      <w:r>
        <w:t xml:space="preserve">Tabel.2 </w:t>
      </w:r>
      <w:r w:rsidR="00B93C64">
        <w:rPr>
          <w:i/>
        </w:rPr>
        <w:t>Mock</w:t>
      </w:r>
      <w:r w:rsidRPr="002223AC">
        <w:rPr>
          <w:i/>
        </w:rPr>
        <w:t>up</w:t>
      </w:r>
    </w:p>
    <w:tbl>
      <w:tblPr>
        <w:tblStyle w:val="TableGrid"/>
        <w:tblW w:w="9072" w:type="dxa"/>
        <w:tblInd w:w="108"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3969"/>
        <w:gridCol w:w="5103"/>
      </w:tblGrid>
      <w:tr w:rsidR="00C02FBE" w:rsidRPr="001F6BE1" w:rsidTr="0069595C">
        <w:trPr>
          <w:trHeight w:val="283"/>
          <w:tblHeader/>
        </w:trPr>
        <w:tc>
          <w:tcPr>
            <w:tcW w:w="3969" w:type="dxa"/>
            <w:vAlign w:val="center"/>
          </w:tcPr>
          <w:p w:rsidR="00C02FBE" w:rsidRPr="001F6BE1" w:rsidRDefault="00C02FBE" w:rsidP="009C58FA">
            <w:pPr>
              <w:spacing w:line="240" w:lineRule="auto"/>
              <w:ind w:firstLine="0"/>
              <w:jc w:val="center"/>
              <w:rPr>
                <w:b/>
                <w:sz w:val="22"/>
                <w:szCs w:val="22"/>
              </w:rPr>
            </w:pPr>
            <w:r>
              <w:rPr>
                <w:b/>
                <w:sz w:val="22"/>
                <w:szCs w:val="22"/>
              </w:rPr>
              <w:t>Gambar</w:t>
            </w:r>
          </w:p>
        </w:tc>
        <w:tc>
          <w:tcPr>
            <w:tcW w:w="5103" w:type="dxa"/>
            <w:vAlign w:val="center"/>
          </w:tcPr>
          <w:p w:rsidR="00C02FBE" w:rsidRPr="001F6BE1" w:rsidRDefault="00C02FBE" w:rsidP="009C58FA">
            <w:pPr>
              <w:spacing w:line="240" w:lineRule="auto"/>
              <w:ind w:firstLine="34"/>
              <w:jc w:val="center"/>
              <w:rPr>
                <w:b/>
                <w:sz w:val="22"/>
                <w:szCs w:val="22"/>
              </w:rPr>
            </w:pPr>
            <w:r w:rsidRPr="001F6BE1">
              <w:rPr>
                <w:b/>
                <w:sz w:val="22"/>
                <w:szCs w:val="22"/>
              </w:rPr>
              <w:t>Keterangan</w:t>
            </w:r>
          </w:p>
        </w:tc>
      </w:tr>
      <w:tr w:rsidR="00C02FBE" w:rsidRPr="001F6BE1" w:rsidTr="0069595C">
        <w:trPr>
          <w:trHeight w:val="2211"/>
        </w:trPr>
        <w:tc>
          <w:tcPr>
            <w:tcW w:w="3969" w:type="dxa"/>
            <w:vAlign w:val="center"/>
          </w:tcPr>
          <w:p w:rsidR="00C02FBE" w:rsidRPr="001F6BE1" w:rsidRDefault="00C02FBE" w:rsidP="00F5790D">
            <w:pPr>
              <w:ind w:firstLine="0"/>
              <w:jc w:val="center"/>
              <w:rPr>
                <w:sz w:val="22"/>
                <w:szCs w:val="22"/>
              </w:rPr>
            </w:pPr>
            <w:r w:rsidRPr="001F6BE1">
              <w:rPr>
                <w:sz w:val="22"/>
                <w:szCs w:val="22"/>
              </w:rPr>
              <w:drawing>
                <wp:inline distT="0" distB="0" distL="0" distR="0" wp14:anchorId="26684DE6" wp14:editId="0A813C29">
                  <wp:extent cx="1800000" cy="11168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116832"/>
                          </a:xfrm>
                          <a:prstGeom prst="rect">
                            <a:avLst/>
                          </a:prstGeom>
                        </pic:spPr>
                      </pic:pic>
                    </a:graphicData>
                  </a:graphic>
                </wp:inline>
              </w:drawing>
            </w:r>
          </w:p>
        </w:tc>
        <w:tc>
          <w:tcPr>
            <w:tcW w:w="5103" w:type="dxa"/>
            <w:vAlign w:val="center"/>
          </w:tcPr>
          <w:p w:rsidR="00C02FBE" w:rsidRPr="001F6BE1" w:rsidRDefault="00C02FBE" w:rsidP="00F5790D">
            <w:pPr>
              <w:ind w:firstLine="34"/>
              <w:rPr>
                <w:sz w:val="22"/>
                <w:szCs w:val="22"/>
              </w:rPr>
            </w:pPr>
            <w:r w:rsidRPr="001F6BE1">
              <w:rPr>
                <w:sz w:val="22"/>
                <w:szCs w:val="22"/>
              </w:rPr>
              <w:t xml:space="preserve">Halaman yang muncul pertama kali setelah </w:t>
            </w:r>
            <w:r w:rsidR="00606770" w:rsidRPr="00606770">
              <w:rPr>
                <w:i/>
                <w:sz w:val="22"/>
                <w:szCs w:val="22"/>
              </w:rPr>
              <w:t>game</w:t>
            </w:r>
            <w:r w:rsidRPr="001F6BE1">
              <w:rPr>
                <w:sz w:val="22"/>
                <w:szCs w:val="22"/>
              </w:rPr>
              <w:t xml:space="preserve"> dibuka adalah halaman awal. Halaman awal terdiri dari lima tombol menu utama yaitu tombol menu main, menu materi, menu kuis dan menu tentang. Serta tiga tombol tambahan yaitu tombol reset, musik dan keluar.</w:t>
            </w:r>
          </w:p>
        </w:tc>
      </w:tr>
      <w:tr w:rsidR="00C02FBE" w:rsidRPr="001F6BE1" w:rsidTr="0069595C">
        <w:trPr>
          <w:trHeight w:val="2211"/>
        </w:trPr>
        <w:tc>
          <w:tcPr>
            <w:tcW w:w="3969" w:type="dxa"/>
            <w:vAlign w:val="center"/>
          </w:tcPr>
          <w:p w:rsidR="00C02FBE" w:rsidRPr="001F6BE1" w:rsidRDefault="00C02FBE" w:rsidP="00F5790D">
            <w:pPr>
              <w:ind w:firstLine="0"/>
              <w:jc w:val="center"/>
              <w:rPr>
                <w:sz w:val="22"/>
                <w:szCs w:val="22"/>
              </w:rPr>
            </w:pPr>
            <w:r w:rsidRPr="001F6BE1">
              <w:rPr>
                <w:sz w:val="22"/>
                <w:szCs w:val="22"/>
              </w:rPr>
              <w:drawing>
                <wp:inline distT="0" distB="0" distL="0" distR="0" wp14:anchorId="1AEDAEF0" wp14:editId="2B5CEFF3">
                  <wp:extent cx="1800000" cy="11076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606770" w:rsidP="00F5790D">
            <w:pPr>
              <w:ind w:firstLine="34"/>
              <w:rPr>
                <w:sz w:val="22"/>
                <w:szCs w:val="22"/>
              </w:rPr>
            </w:pPr>
            <w:r w:rsidRPr="00606770">
              <w:rPr>
                <w:i/>
                <w:sz w:val="22"/>
                <w:szCs w:val="22"/>
              </w:rPr>
              <w:t>User</w:t>
            </w:r>
            <w:r w:rsidR="00C02FBE">
              <w:rPr>
                <w:sz w:val="22"/>
                <w:szCs w:val="22"/>
              </w:rPr>
              <w:t xml:space="preserve"> bisa memainkan </w:t>
            </w:r>
            <w:r w:rsidRPr="00606770">
              <w:rPr>
                <w:i/>
                <w:sz w:val="22"/>
                <w:szCs w:val="22"/>
              </w:rPr>
              <w:t>game</w:t>
            </w:r>
            <w:r w:rsidR="00C02FBE">
              <w:rPr>
                <w:i/>
                <w:sz w:val="22"/>
                <w:szCs w:val="22"/>
              </w:rPr>
              <w:t xml:space="preserve"> </w:t>
            </w:r>
            <w:r w:rsidR="00C02FBE">
              <w:rPr>
                <w:sz w:val="22"/>
                <w:szCs w:val="22"/>
              </w:rPr>
              <w:t>dengan cara menekan tombol main, setelah menekan tombol main</w:t>
            </w:r>
            <w:r w:rsidR="00C02FBE" w:rsidRPr="001F6BE1">
              <w:rPr>
                <w:sz w:val="22"/>
                <w:szCs w:val="22"/>
              </w:rPr>
              <w:t xml:space="preserve"> maka akan muncul</w:t>
            </w:r>
            <w:r w:rsidR="00C02FBE">
              <w:rPr>
                <w:sz w:val="22"/>
                <w:szCs w:val="22"/>
              </w:rPr>
              <w:t xml:space="preserve"> halaman dengan</w:t>
            </w:r>
            <w:r w:rsidR="00C02FBE" w:rsidRPr="001F6BE1">
              <w:rPr>
                <w:sz w:val="22"/>
                <w:szCs w:val="22"/>
              </w:rPr>
              <w:t xml:space="preserve"> dua pilihan </w:t>
            </w:r>
            <w:r w:rsidRPr="00606770">
              <w:rPr>
                <w:i/>
                <w:sz w:val="22"/>
                <w:szCs w:val="22"/>
              </w:rPr>
              <w:t>game</w:t>
            </w:r>
            <w:r w:rsidR="00C02FBE">
              <w:rPr>
                <w:i/>
                <w:sz w:val="22"/>
                <w:szCs w:val="22"/>
              </w:rPr>
              <w:t>,</w:t>
            </w:r>
            <w:r w:rsidR="00C02FBE" w:rsidRPr="001F6BE1">
              <w:rPr>
                <w:sz w:val="22"/>
                <w:szCs w:val="22"/>
              </w:rPr>
              <w:t xml:space="preserve"> yaitu </w:t>
            </w:r>
            <w:r w:rsidRPr="00606770">
              <w:rPr>
                <w:i/>
                <w:sz w:val="22"/>
                <w:szCs w:val="22"/>
              </w:rPr>
              <w:t>game</w:t>
            </w:r>
            <w:r w:rsidR="00C02FBE" w:rsidRPr="001F6BE1">
              <w:rPr>
                <w:sz w:val="22"/>
                <w:szCs w:val="22"/>
              </w:rPr>
              <w:t xml:space="preserve"> tebak gambar dan </w:t>
            </w:r>
            <w:r w:rsidRPr="00606770">
              <w:rPr>
                <w:i/>
                <w:sz w:val="22"/>
                <w:szCs w:val="22"/>
              </w:rPr>
              <w:t>game</w:t>
            </w:r>
            <w:r w:rsidR="00C02FBE" w:rsidRPr="001F6BE1">
              <w:rPr>
                <w:sz w:val="22"/>
                <w:szCs w:val="22"/>
              </w:rPr>
              <w:t xml:space="preserve"> puzzle. </w:t>
            </w:r>
            <w:r w:rsidRPr="00606770">
              <w:rPr>
                <w:i/>
                <w:sz w:val="22"/>
                <w:szCs w:val="22"/>
              </w:rPr>
              <w:t>User</w:t>
            </w:r>
            <w:r w:rsidR="00C02FBE" w:rsidRPr="001F6BE1">
              <w:rPr>
                <w:sz w:val="22"/>
                <w:szCs w:val="22"/>
              </w:rPr>
              <w:t xml:space="preserve"> bisa memilih </w:t>
            </w:r>
            <w:r w:rsidRPr="00606770">
              <w:rPr>
                <w:i/>
                <w:sz w:val="22"/>
                <w:szCs w:val="22"/>
              </w:rPr>
              <w:t>game</w:t>
            </w:r>
            <w:r w:rsidR="00C02FBE" w:rsidRPr="001F6BE1">
              <w:rPr>
                <w:sz w:val="22"/>
                <w:szCs w:val="22"/>
              </w:rPr>
              <w:t xml:space="preserve"> mana yang akan dimainkan dengan cara menekan salah satu tombol.</w:t>
            </w:r>
          </w:p>
        </w:tc>
      </w:tr>
      <w:tr w:rsidR="00C02FBE" w:rsidRPr="001F6BE1" w:rsidTr="0069595C">
        <w:trPr>
          <w:trHeight w:val="2211"/>
        </w:trPr>
        <w:tc>
          <w:tcPr>
            <w:tcW w:w="3969" w:type="dxa"/>
            <w:vAlign w:val="center"/>
          </w:tcPr>
          <w:p w:rsidR="00C02FBE" w:rsidRPr="001F6BE1" w:rsidRDefault="00C02FBE" w:rsidP="00F5790D">
            <w:pPr>
              <w:ind w:firstLine="0"/>
              <w:jc w:val="center"/>
              <w:rPr>
                <w:sz w:val="22"/>
                <w:szCs w:val="22"/>
              </w:rPr>
            </w:pPr>
            <w:r w:rsidRPr="001F6BE1">
              <w:rPr>
                <w:sz w:val="22"/>
                <w:szCs w:val="22"/>
              </w:rPr>
              <w:lastRenderedPageBreak/>
              <w:drawing>
                <wp:inline distT="0" distB="0" distL="0" distR="0" wp14:anchorId="276E110D" wp14:editId="4490D60C">
                  <wp:extent cx="1800000" cy="1029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 level.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F5790D">
            <w:pPr>
              <w:ind w:firstLine="34"/>
              <w:rPr>
                <w:sz w:val="22"/>
                <w:szCs w:val="22"/>
              </w:rPr>
            </w:pPr>
            <w:r w:rsidRPr="001F6BE1">
              <w:rPr>
                <w:sz w:val="22"/>
                <w:szCs w:val="22"/>
              </w:rPr>
              <w:t xml:space="preserve">Setelah memilih </w:t>
            </w:r>
            <w:r w:rsidR="00606770" w:rsidRPr="00606770">
              <w:rPr>
                <w:i/>
                <w:sz w:val="22"/>
                <w:szCs w:val="22"/>
              </w:rPr>
              <w:t>game</w:t>
            </w:r>
            <w:r w:rsidRPr="001F6BE1">
              <w:rPr>
                <w:sz w:val="22"/>
                <w:szCs w:val="22"/>
              </w:rPr>
              <w:t xml:space="preserve">, </w:t>
            </w:r>
            <w:r w:rsidR="00606770" w:rsidRPr="00606770">
              <w:rPr>
                <w:i/>
                <w:sz w:val="22"/>
                <w:szCs w:val="22"/>
              </w:rPr>
              <w:t>user</w:t>
            </w:r>
            <w:r w:rsidRPr="001F6BE1">
              <w:rPr>
                <w:sz w:val="22"/>
                <w:szCs w:val="22"/>
              </w:rPr>
              <w:t xml:space="preserve"> akan masuk ke dalam halaman level </w:t>
            </w:r>
            <w:r w:rsidR="00606770" w:rsidRPr="00606770">
              <w:rPr>
                <w:i/>
                <w:sz w:val="22"/>
                <w:szCs w:val="22"/>
              </w:rPr>
              <w:t>game</w:t>
            </w:r>
            <w:r w:rsidRPr="001F6BE1">
              <w:rPr>
                <w:sz w:val="22"/>
                <w:szCs w:val="22"/>
              </w:rPr>
              <w:t xml:space="preserve">. Sebelum </w:t>
            </w:r>
            <w:r w:rsidR="00606770" w:rsidRPr="00606770">
              <w:rPr>
                <w:i/>
                <w:sz w:val="22"/>
                <w:szCs w:val="22"/>
              </w:rPr>
              <w:t>user</w:t>
            </w:r>
            <w:r w:rsidRPr="001F6BE1">
              <w:rPr>
                <w:sz w:val="22"/>
                <w:szCs w:val="22"/>
              </w:rPr>
              <w:t xml:space="preserve"> memainkan </w:t>
            </w:r>
            <w:r w:rsidR="00606770" w:rsidRPr="00606770">
              <w:rPr>
                <w:i/>
                <w:sz w:val="22"/>
                <w:szCs w:val="22"/>
              </w:rPr>
              <w:t>game</w:t>
            </w:r>
            <w:r>
              <w:rPr>
                <w:i/>
                <w:sz w:val="22"/>
                <w:szCs w:val="22"/>
              </w:rPr>
              <w:t>,</w:t>
            </w:r>
            <w:r w:rsidRPr="001F6BE1">
              <w:rPr>
                <w:sz w:val="22"/>
                <w:szCs w:val="22"/>
              </w:rPr>
              <w:t xml:space="preserve"> </w:t>
            </w:r>
            <w:r w:rsidR="00606770" w:rsidRPr="00606770">
              <w:rPr>
                <w:i/>
                <w:sz w:val="22"/>
                <w:szCs w:val="22"/>
              </w:rPr>
              <w:t>user</w:t>
            </w:r>
            <w:r w:rsidRPr="001F6BE1">
              <w:rPr>
                <w:sz w:val="22"/>
                <w:szCs w:val="22"/>
              </w:rPr>
              <w:t xml:space="preserve"> bisa melihat tutorial cara memainkan </w:t>
            </w:r>
            <w:r w:rsidR="00606770" w:rsidRPr="00606770">
              <w:rPr>
                <w:i/>
                <w:sz w:val="22"/>
                <w:szCs w:val="22"/>
              </w:rPr>
              <w:t>game</w:t>
            </w:r>
            <w:r w:rsidRPr="001F6BE1">
              <w:rPr>
                <w:sz w:val="22"/>
                <w:szCs w:val="22"/>
              </w:rPr>
              <w:t xml:space="preserve"> dengan cara menekan tombol tanda tanya di kanan atas. Setelah membaca tutorial, </w:t>
            </w:r>
            <w:r w:rsidR="00606770" w:rsidRPr="00606770">
              <w:rPr>
                <w:i/>
                <w:sz w:val="22"/>
                <w:szCs w:val="22"/>
              </w:rPr>
              <w:t>user</w:t>
            </w:r>
            <w:r w:rsidRPr="001F6BE1">
              <w:rPr>
                <w:sz w:val="22"/>
                <w:szCs w:val="22"/>
              </w:rPr>
              <w:t xml:space="preserve"> bisa memainkan </w:t>
            </w:r>
            <w:r w:rsidR="00606770" w:rsidRPr="00606770">
              <w:rPr>
                <w:i/>
                <w:sz w:val="22"/>
                <w:szCs w:val="22"/>
              </w:rPr>
              <w:t>game</w:t>
            </w:r>
            <w:r w:rsidRPr="001F6BE1">
              <w:rPr>
                <w:sz w:val="22"/>
                <w:szCs w:val="22"/>
              </w:rPr>
              <w:t xml:space="preserve"> dengan menekan tombol level.</w:t>
            </w:r>
            <w:r>
              <w:rPr>
                <w:sz w:val="22"/>
                <w:szCs w:val="22"/>
              </w:rPr>
              <w:t xml:space="preserve"> Setiap level </w:t>
            </w:r>
            <w:r w:rsidR="00606770" w:rsidRPr="00606770">
              <w:rPr>
                <w:i/>
                <w:sz w:val="22"/>
                <w:szCs w:val="22"/>
              </w:rPr>
              <w:t>game</w:t>
            </w:r>
            <w:r>
              <w:rPr>
                <w:sz w:val="22"/>
                <w:szCs w:val="22"/>
              </w:rPr>
              <w:t xml:space="preserve"> memiliki tingkat kesulitan yang berbeda-beda.</w:t>
            </w:r>
          </w:p>
        </w:tc>
      </w:tr>
      <w:tr w:rsidR="00C02FBE" w:rsidRPr="001F6BE1" w:rsidTr="0069595C">
        <w:trPr>
          <w:trHeight w:val="2211"/>
        </w:trPr>
        <w:tc>
          <w:tcPr>
            <w:tcW w:w="3969" w:type="dxa"/>
            <w:vAlign w:val="center"/>
          </w:tcPr>
          <w:p w:rsidR="00C02FBE" w:rsidRPr="001F6BE1" w:rsidRDefault="00C02FBE" w:rsidP="00F5790D">
            <w:pPr>
              <w:ind w:firstLine="0"/>
              <w:jc w:val="center"/>
              <w:rPr>
                <w:sz w:val="22"/>
                <w:szCs w:val="22"/>
              </w:rPr>
            </w:pPr>
            <w:r w:rsidRPr="001F6BE1">
              <w:rPr>
                <w:sz w:val="22"/>
                <w:szCs w:val="22"/>
              </w:rPr>
              <w:drawing>
                <wp:inline distT="0" distB="0" distL="0" distR="0" wp14:anchorId="0370584A" wp14:editId="07F7BEC4">
                  <wp:extent cx="1800000" cy="10298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tabak gambar.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ind w:firstLine="34"/>
              <w:rPr>
                <w:sz w:val="22"/>
                <w:szCs w:val="22"/>
              </w:rPr>
            </w:pPr>
            <w:r w:rsidRPr="001F6BE1">
              <w:rPr>
                <w:sz w:val="22"/>
                <w:szCs w:val="22"/>
              </w:rPr>
              <w:t xml:space="preserve">Setelah menekan tombol level maka tampilan </w:t>
            </w:r>
            <w:r w:rsidR="00606770" w:rsidRPr="00606770">
              <w:rPr>
                <w:i/>
                <w:sz w:val="22"/>
                <w:szCs w:val="22"/>
              </w:rPr>
              <w:t>game</w:t>
            </w:r>
            <w:r w:rsidRPr="001F6BE1">
              <w:rPr>
                <w:sz w:val="22"/>
                <w:szCs w:val="22"/>
              </w:rPr>
              <w:t xml:space="preserve"> akan muncul. 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tebak gambar maka tampilannya akan seperti gambar disamping.  </w:t>
            </w:r>
            <w:r w:rsidR="00606770" w:rsidRPr="00606770">
              <w:rPr>
                <w:i/>
                <w:sz w:val="22"/>
                <w:szCs w:val="22"/>
              </w:rPr>
              <w:t>User</w:t>
            </w:r>
            <w:r w:rsidRPr="001F6BE1">
              <w:rPr>
                <w:sz w:val="22"/>
                <w:szCs w:val="22"/>
              </w:rPr>
              <w:t xml:space="preserve"> bisa menjawab pertanyaan dengan cara menarik huruf acak dan menyusunnya ke dalam kotak kosong</w:t>
            </w:r>
            <w:r>
              <w:rPr>
                <w:sz w:val="22"/>
                <w:szCs w:val="22"/>
              </w:rPr>
              <w:t>,</w:t>
            </w:r>
            <w:r w:rsidRPr="001F6BE1">
              <w:rPr>
                <w:sz w:val="22"/>
                <w:szCs w:val="22"/>
              </w:rPr>
              <w:t xml:space="preserve"> dengan bantuan 4 gambar disamping pertanyaan</w:t>
            </w:r>
            <w:r>
              <w:rPr>
                <w:sz w:val="22"/>
                <w:szCs w:val="22"/>
              </w:rPr>
              <w:t xml:space="preserve"> sebagai petunjuk</w:t>
            </w:r>
            <w:r w:rsidRPr="001F6BE1">
              <w:rPr>
                <w:sz w:val="22"/>
                <w:szCs w:val="22"/>
              </w:rPr>
              <w:t xml:space="preserve">. </w:t>
            </w:r>
            <w:r w:rsidR="00606770" w:rsidRPr="00606770">
              <w:rPr>
                <w:i/>
                <w:sz w:val="22"/>
                <w:szCs w:val="22"/>
              </w:rPr>
              <w:t>User</w:t>
            </w:r>
            <w:r w:rsidRPr="001F6BE1">
              <w:rPr>
                <w:sz w:val="22"/>
                <w:szCs w:val="22"/>
              </w:rPr>
              <w:t xml:space="preserve"> harus menjawab pertanyaan sebelum waktu yang disediakan habis.</w:t>
            </w:r>
          </w:p>
        </w:tc>
      </w:tr>
      <w:tr w:rsidR="00C02FBE" w:rsidRPr="001F6BE1" w:rsidTr="0069595C">
        <w:trPr>
          <w:trHeight w:val="2211"/>
        </w:trPr>
        <w:tc>
          <w:tcPr>
            <w:tcW w:w="3969" w:type="dxa"/>
            <w:vAlign w:val="center"/>
          </w:tcPr>
          <w:p w:rsidR="00C02FBE" w:rsidRPr="001F6BE1" w:rsidRDefault="00C02FBE" w:rsidP="00F5790D">
            <w:pPr>
              <w:ind w:firstLine="0"/>
              <w:jc w:val="center"/>
              <w:rPr>
                <w:sz w:val="22"/>
                <w:szCs w:val="22"/>
              </w:rPr>
            </w:pPr>
            <w:r w:rsidRPr="001F6BE1">
              <w:rPr>
                <w:sz w:val="22"/>
                <w:szCs w:val="22"/>
              </w:rPr>
              <w:drawing>
                <wp:inline distT="0" distB="0" distL="0" distR="0" wp14:anchorId="465E1B4D" wp14:editId="234A385C">
                  <wp:extent cx="1800000" cy="10298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game puzzl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ind w:firstLine="34"/>
              <w:rPr>
                <w:sz w:val="22"/>
                <w:szCs w:val="22"/>
              </w:rPr>
            </w:pPr>
            <w:r w:rsidRPr="001F6BE1">
              <w:rPr>
                <w:sz w:val="22"/>
                <w:szCs w:val="22"/>
              </w:rPr>
              <w:t xml:space="preserve">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puzzle maka tampilan yang muncul pertama kali akan seperti gambar disamping.  </w:t>
            </w:r>
            <w:r w:rsidR="00606770" w:rsidRPr="00606770">
              <w:rPr>
                <w:i/>
                <w:sz w:val="22"/>
                <w:szCs w:val="22"/>
              </w:rPr>
              <w:t>User</w:t>
            </w:r>
            <w:r w:rsidRPr="001F6BE1">
              <w:rPr>
                <w:sz w:val="22"/>
                <w:szCs w:val="22"/>
              </w:rPr>
              <w:t xml:space="preserve"> diminta membaca petunjuk yang ada sebelum memainkan puzzle. Setelah </w:t>
            </w:r>
            <w:r w:rsidR="00606770" w:rsidRPr="00606770">
              <w:rPr>
                <w:i/>
                <w:sz w:val="22"/>
                <w:szCs w:val="22"/>
              </w:rPr>
              <w:t>user</w:t>
            </w:r>
            <w:r w:rsidRPr="001F6BE1">
              <w:rPr>
                <w:sz w:val="22"/>
                <w:szCs w:val="22"/>
              </w:rPr>
              <w:t xml:space="preserve"> membaca semua petunjuk yang ada, </w:t>
            </w:r>
            <w:r w:rsidR="00606770" w:rsidRPr="00606770">
              <w:rPr>
                <w:i/>
                <w:sz w:val="22"/>
                <w:szCs w:val="22"/>
              </w:rPr>
              <w:t>user</w:t>
            </w:r>
            <w:r w:rsidRPr="001F6BE1">
              <w:rPr>
                <w:sz w:val="22"/>
                <w:szCs w:val="22"/>
              </w:rPr>
              <w:t xml:space="preserve"> bisa memulai </w:t>
            </w:r>
            <w:r w:rsidR="00606770" w:rsidRPr="00606770">
              <w:rPr>
                <w:i/>
                <w:sz w:val="22"/>
                <w:szCs w:val="22"/>
              </w:rPr>
              <w:t>game</w:t>
            </w:r>
            <w:r w:rsidRPr="001F6BE1">
              <w:rPr>
                <w:sz w:val="22"/>
                <w:szCs w:val="22"/>
              </w:rPr>
              <w:t xml:space="preserve"> dengan cara menekan tombol mulai.</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7160DDA9" wp14:editId="2C249E19">
                  <wp:extent cx="1800000" cy="10299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puzzl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sidRPr="001F6BE1">
              <w:rPr>
                <w:sz w:val="22"/>
                <w:szCs w:val="22"/>
              </w:rPr>
              <w:t xml:space="preserve">Setelah menekan tombol mulai maka puzzle akan tampil, </w:t>
            </w:r>
            <w:r w:rsidRPr="00606770">
              <w:rPr>
                <w:i/>
                <w:sz w:val="22"/>
                <w:szCs w:val="22"/>
              </w:rPr>
              <w:t>user</w:t>
            </w:r>
            <w:r w:rsidRPr="001F6BE1">
              <w:rPr>
                <w:sz w:val="22"/>
                <w:szCs w:val="22"/>
              </w:rPr>
              <w:t xml:space="preserve"> diminta menyusun kembali puzzle acak dengan bantuan petunjuk yang telah dibaca sebelumnya. </w:t>
            </w:r>
            <w:r w:rsidRPr="00606770">
              <w:rPr>
                <w:i/>
                <w:sz w:val="22"/>
                <w:szCs w:val="22"/>
              </w:rPr>
              <w:t>User</w:t>
            </w:r>
            <w:r w:rsidRPr="001F6BE1">
              <w:rPr>
                <w:sz w:val="22"/>
                <w:szCs w:val="22"/>
              </w:rPr>
              <w:t xml:space="preserve"> harus menyelesaikan puzzle sebelum waktu yang disediakan habis.</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13D1E8BF" wp14:editId="76DA9BAF">
                  <wp:extent cx="1800000" cy="103383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jika menang.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sidRPr="001F6BE1">
              <w:rPr>
                <w:sz w:val="22"/>
                <w:szCs w:val="22"/>
              </w:rPr>
              <w:t xml:space="preserve">Jika </w:t>
            </w:r>
            <w:r w:rsidRPr="00606770">
              <w:rPr>
                <w:i/>
                <w:sz w:val="22"/>
                <w:szCs w:val="22"/>
              </w:rPr>
              <w:t>user</w:t>
            </w:r>
            <w:r w:rsidRPr="001F6BE1">
              <w:rPr>
                <w:sz w:val="22"/>
                <w:szCs w:val="22"/>
              </w:rPr>
              <w:t xml:space="preserve"> berhasil menjawab pertanyaan dengan benar atau berhasil menyusun kembali puzzle maka akan muncul panel yang berisi informasi mengapa jawaban tersebut benar. </w:t>
            </w:r>
            <w:r w:rsidRPr="00606770">
              <w:rPr>
                <w:i/>
                <w:sz w:val="22"/>
                <w:szCs w:val="22"/>
              </w:rPr>
              <w:t>User</w:t>
            </w:r>
            <w:r w:rsidRPr="001F6BE1">
              <w:rPr>
                <w:sz w:val="22"/>
                <w:szCs w:val="22"/>
              </w:rPr>
              <w:t xml:space="preserve"> bisa kembali ke menu halam</w:t>
            </w:r>
            <w:r>
              <w:rPr>
                <w:sz w:val="22"/>
                <w:szCs w:val="22"/>
              </w:rPr>
              <w:t>a</w:t>
            </w:r>
            <w:r w:rsidRPr="001F6BE1">
              <w:rPr>
                <w:sz w:val="22"/>
                <w:szCs w:val="22"/>
              </w:rPr>
              <w:t>n</w:t>
            </w:r>
            <w:r>
              <w:rPr>
                <w:sz w:val="22"/>
                <w:szCs w:val="22"/>
              </w:rPr>
              <w:t xml:space="preserve"> level</w:t>
            </w:r>
            <w:r w:rsidRPr="001F6BE1">
              <w:rPr>
                <w:sz w:val="22"/>
                <w:szCs w:val="22"/>
              </w:rPr>
              <w:t xml:space="preserve"> dengan cara menek</w:t>
            </w:r>
            <w:r>
              <w:rPr>
                <w:sz w:val="22"/>
                <w:szCs w:val="22"/>
              </w:rPr>
              <w:t>an tombol kembali atau melanjut</w:t>
            </w:r>
            <w:r w:rsidRPr="001F6BE1">
              <w:rPr>
                <w:sz w:val="22"/>
                <w:szCs w:val="22"/>
              </w:rPr>
              <w:t>kan ke level selanjutnya dengan menekan tombol lanjut.</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lastRenderedPageBreak/>
              <w:drawing>
                <wp:inline distT="0" distB="0" distL="0" distR="0" wp14:anchorId="3B938089" wp14:editId="24B6DA44">
                  <wp:extent cx="1800000" cy="110769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sidRPr="001F6BE1">
              <w:rPr>
                <w:sz w:val="22"/>
                <w:szCs w:val="22"/>
              </w:rPr>
              <w:t xml:space="preserve">Setelah memainkan </w:t>
            </w:r>
            <w:r w:rsidRPr="00606770">
              <w:rPr>
                <w:i/>
                <w:sz w:val="22"/>
                <w:szCs w:val="22"/>
              </w:rPr>
              <w:t>game</w:t>
            </w:r>
            <w:r w:rsidRPr="001F6BE1">
              <w:rPr>
                <w:sz w:val="22"/>
                <w:szCs w:val="22"/>
              </w:rPr>
              <w:t xml:space="preserve">, </w:t>
            </w:r>
            <w:r w:rsidRPr="00606770">
              <w:rPr>
                <w:i/>
                <w:sz w:val="22"/>
                <w:szCs w:val="22"/>
              </w:rPr>
              <w:t>user</w:t>
            </w:r>
            <w:r w:rsidRPr="001F6BE1">
              <w:rPr>
                <w:sz w:val="22"/>
                <w:szCs w:val="22"/>
              </w:rPr>
              <w:t xml:space="preserve"> bisa membaca materi dengan cara menekan tombol materi. Setelah menekan tombol materi akan muncul</w:t>
            </w:r>
            <w:r>
              <w:rPr>
                <w:sz w:val="22"/>
                <w:szCs w:val="22"/>
              </w:rPr>
              <w:t xml:space="preserve"> halaman dengan</w:t>
            </w:r>
            <w:r w:rsidRPr="001F6BE1">
              <w:rPr>
                <w:sz w:val="22"/>
                <w:szCs w:val="22"/>
              </w:rPr>
              <w:t xml:space="preserve"> dua pilihan materi, </w:t>
            </w:r>
            <w:r w:rsidRPr="00606770">
              <w:rPr>
                <w:i/>
                <w:sz w:val="22"/>
                <w:szCs w:val="22"/>
              </w:rPr>
              <w:t>user</w:t>
            </w:r>
            <w:r w:rsidRPr="001F6BE1">
              <w:rPr>
                <w:sz w:val="22"/>
                <w:szCs w:val="22"/>
              </w:rPr>
              <w:t xml:space="preserve"> bisa memilih materi yang akan dibaca dengan menekan salah satu tombol.</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15E03C05" wp14:editId="566B5312">
                  <wp:extent cx="1800000" cy="103383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ateri.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sidRPr="001F6BE1">
              <w:rPr>
                <w:sz w:val="22"/>
                <w:szCs w:val="22"/>
              </w:rPr>
              <w:t>Setelah memilih materi mana yang akan dibaca</w:t>
            </w:r>
            <w:r>
              <w:rPr>
                <w:sz w:val="22"/>
                <w:szCs w:val="22"/>
              </w:rPr>
              <w:t>. Slide yang berisi</w:t>
            </w:r>
            <w:r w:rsidRPr="001F6BE1">
              <w:rPr>
                <w:sz w:val="22"/>
                <w:szCs w:val="22"/>
              </w:rPr>
              <w:t xml:space="preserve"> materi tentang iklim atau cuaca akan muncul. </w:t>
            </w:r>
            <w:r w:rsidRPr="00606770">
              <w:rPr>
                <w:i/>
                <w:sz w:val="22"/>
                <w:szCs w:val="22"/>
              </w:rPr>
              <w:t>User</w:t>
            </w:r>
            <w:r w:rsidRPr="001F6BE1">
              <w:rPr>
                <w:sz w:val="22"/>
                <w:szCs w:val="22"/>
              </w:rPr>
              <w:t xml:space="preserve"> bisa melanjutkan membaca ke slide selanjutya dengan menekan tombol panah yang ada di kanan dan untuk kembali ke slide sebelumnya </w:t>
            </w:r>
            <w:r w:rsidRPr="00606770">
              <w:rPr>
                <w:i/>
                <w:sz w:val="22"/>
                <w:szCs w:val="22"/>
              </w:rPr>
              <w:t>user</w:t>
            </w:r>
            <w:r w:rsidRPr="001F6BE1">
              <w:rPr>
                <w:sz w:val="22"/>
                <w:szCs w:val="22"/>
              </w:rPr>
              <w:t xml:space="preserve"> bisa menekan tombol panah di kiri</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6E5ECFC6" wp14:editId="4655D0E5">
                  <wp:extent cx="1800000" cy="10338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9C58FA" w:rsidRPr="001F6BE1" w:rsidRDefault="009C58FA" w:rsidP="00F5790D">
            <w:pPr>
              <w:ind w:firstLine="0"/>
              <w:rPr>
                <w:sz w:val="22"/>
                <w:szCs w:val="22"/>
              </w:rPr>
            </w:pPr>
            <w:r w:rsidRPr="001F6BE1">
              <w:rPr>
                <w:sz w:val="22"/>
                <w:szCs w:val="22"/>
              </w:rPr>
              <w:t xml:space="preserve">Setelah memainkan </w:t>
            </w:r>
            <w:r w:rsidRPr="00606770">
              <w:rPr>
                <w:i/>
                <w:sz w:val="22"/>
                <w:szCs w:val="22"/>
              </w:rPr>
              <w:t>game</w:t>
            </w:r>
            <w:r w:rsidRPr="001F6BE1">
              <w:rPr>
                <w:sz w:val="22"/>
                <w:szCs w:val="22"/>
              </w:rPr>
              <w:t xml:space="preserve"> dan membaca materi</w:t>
            </w:r>
            <w:r>
              <w:rPr>
                <w:sz w:val="22"/>
                <w:szCs w:val="22"/>
              </w:rPr>
              <w:t>.</w:t>
            </w:r>
            <w:r w:rsidRPr="001F6BE1">
              <w:rPr>
                <w:sz w:val="22"/>
                <w:szCs w:val="22"/>
              </w:rPr>
              <w:t xml:space="preserve"> </w:t>
            </w:r>
            <w:r w:rsidRPr="00606770">
              <w:rPr>
                <w:i/>
                <w:sz w:val="22"/>
                <w:szCs w:val="22"/>
              </w:rPr>
              <w:t>User</w:t>
            </w:r>
            <w:r>
              <w:rPr>
                <w:sz w:val="22"/>
                <w:szCs w:val="22"/>
              </w:rPr>
              <w:t xml:space="preserve"> bisa menekan tombol menu kuis untuk menguji pengetahuan mereka</w:t>
            </w:r>
            <w:r w:rsidRPr="001F6BE1">
              <w:rPr>
                <w:sz w:val="22"/>
                <w:szCs w:val="22"/>
              </w:rPr>
              <w:t xml:space="preserve">. Terdapat sepuluh pertanyaan yang harus dijawab dalam kuis ini. Setiap pertanyaan bernilai satu point, apabila </w:t>
            </w:r>
            <w:r w:rsidRPr="00606770">
              <w:rPr>
                <w:i/>
                <w:sz w:val="22"/>
                <w:szCs w:val="22"/>
              </w:rPr>
              <w:t>user</w:t>
            </w:r>
            <w:r w:rsidRPr="001F6BE1">
              <w:rPr>
                <w:sz w:val="22"/>
                <w:szCs w:val="22"/>
              </w:rPr>
              <w:t xml:space="preserve"> dapat menjawab semua soal</w:t>
            </w:r>
            <w:r>
              <w:rPr>
                <w:sz w:val="22"/>
                <w:szCs w:val="22"/>
              </w:rPr>
              <w:t xml:space="preserve"> yang ada,</w:t>
            </w:r>
            <w:r w:rsidRPr="001F6BE1">
              <w:rPr>
                <w:sz w:val="22"/>
                <w:szCs w:val="22"/>
              </w:rPr>
              <w:t xml:space="preserve"> maka akan munc</w:t>
            </w:r>
            <w:r>
              <w:rPr>
                <w:sz w:val="22"/>
                <w:szCs w:val="22"/>
              </w:rPr>
              <w:t>u</w:t>
            </w:r>
            <w:r w:rsidRPr="001F6BE1">
              <w:rPr>
                <w:sz w:val="22"/>
                <w:szCs w:val="22"/>
              </w:rPr>
              <w:t>l</w:t>
            </w:r>
            <w:r>
              <w:rPr>
                <w:sz w:val="22"/>
                <w:szCs w:val="22"/>
              </w:rPr>
              <w:t xml:space="preserve"> pemberitahuan tentang hasil skor</w:t>
            </w:r>
            <w:r w:rsidRPr="001F6BE1">
              <w:rPr>
                <w:sz w:val="22"/>
                <w:szCs w:val="22"/>
              </w:rPr>
              <w:t xml:space="preserve"> yang didapat.</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653BC5AB" wp14:editId="411B2137">
                  <wp:extent cx="1800000" cy="1115044"/>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00000" cy="1115044"/>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Pr>
                <w:sz w:val="22"/>
                <w:szCs w:val="22"/>
              </w:rPr>
              <w:t>Setelah menja</w:t>
            </w:r>
            <w:r w:rsidRPr="001F6BE1">
              <w:rPr>
                <w:sz w:val="22"/>
                <w:szCs w:val="22"/>
              </w:rPr>
              <w:t>wab pertanyaan di menu kuis</w:t>
            </w:r>
            <w:r>
              <w:rPr>
                <w:sz w:val="22"/>
                <w:szCs w:val="22"/>
              </w:rPr>
              <w:t>,</w:t>
            </w:r>
            <w:r w:rsidRPr="001F6BE1">
              <w:rPr>
                <w:sz w:val="22"/>
                <w:szCs w:val="22"/>
              </w:rPr>
              <w:t xml:space="preserve"> </w:t>
            </w:r>
            <w:r w:rsidRPr="00606770">
              <w:rPr>
                <w:i/>
                <w:sz w:val="22"/>
                <w:szCs w:val="22"/>
              </w:rPr>
              <w:t>user</w:t>
            </w:r>
            <w:r w:rsidRPr="001F6BE1">
              <w:rPr>
                <w:sz w:val="22"/>
                <w:szCs w:val="22"/>
              </w:rPr>
              <w:t xml:space="preserve"> bisa melihat informasi mengenai </w:t>
            </w:r>
            <w:r w:rsidRPr="00606770">
              <w:rPr>
                <w:i/>
                <w:sz w:val="22"/>
                <w:szCs w:val="22"/>
              </w:rPr>
              <w:t>game</w:t>
            </w:r>
            <w:r w:rsidRPr="001F6BE1">
              <w:rPr>
                <w:sz w:val="22"/>
                <w:szCs w:val="22"/>
              </w:rPr>
              <w:t xml:space="preserve"> yang telah dimainkan dengan cara menekan tombol menu tentang. Menu tentang berisi informasi mengenai pembuat </w:t>
            </w:r>
            <w:r w:rsidRPr="00606770">
              <w:rPr>
                <w:i/>
                <w:sz w:val="22"/>
                <w:szCs w:val="22"/>
              </w:rPr>
              <w:t>game</w:t>
            </w:r>
            <w:r w:rsidRPr="001F6BE1">
              <w:rPr>
                <w:sz w:val="22"/>
                <w:szCs w:val="22"/>
              </w:rPr>
              <w:t xml:space="preserve"> alasan pembuatan </w:t>
            </w:r>
            <w:r w:rsidRPr="00606770">
              <w:rPr>
                <w:i/>
                <w:sz w:val="22"/>
                <w:szCs w:val="22"/>
              </w:rPr>
              <w:t>game</w:t>
            </w:r>
            <w:r w:rsidRPr="001F6BE1">
              <w:rPr>
                <w:sz w:val="22"/>
                <w:szCs w:val="22"/>
              </w:rPr>
              <w:t xml:space="preserve">, serta pihak yang berkontribusi dalam pembuatan </w:t>
            </w:r>
            <w:r w:rsidRPr="00606770">
              <w:rPr>
                <w:i/>
                <w:sz w:val="22"/>
                <w:szCs w:val="22"/>
              </w:rPr>
              <w:t>game</w:t>
            </w:r>
            <w:r w:rsidRPr="001F6BE1">
              <w:rPr>
                <w:sz w:val="22"/>
                <w:szCs w:val="22"/>
              </w:rPr>
              <w:t>.</w:t>
            </w:r>
          </w:p>
        </w:tc>
      </w:tr>
    </w:tbl>
    <w:p w:rsidR="00167147" w:rsidRPr="00C02FBE" w:rsidRDefault="00167147" w:rsidP="00A9299E">
      <w:pPr>
        <w:ind w:firstLine="0"/>
      </w:pPr>
    </w:p>
    <w:p w:rsidR="001175E7" w:rsidRPr="00C02FBE" w:rsidRDefault="00A14B58" w:rsidP="00AF51EF">
      <w:pPr>
        <w:pStyle w:val="subjudul1"/>
        <w:numPr>
          <w:ilvl w:val="0"/>
          <w:numId w:val="22"/>
        </w:numPr>
        <w:ind w:left="993" w:hanging="709"/>
      </w:pPr>
      <w:r>
        <w:t>Storyline</w:t>
      </w:r>
    </w:p>
    <w:p w:rsidR="001A5585" w:rsidRDefault="006818B3" w:rsidP="001330E6">
      <w:pPr>
        <w:ind w:left="284"/>
        <w:rPr>
          <w:b/>
        </w:rPr>
      </w:pPr>
      <w:r>
        <w:rPr>
          <w:i/>
        </w:rPr>
        <w:t xml:space="preserve">Storyline </w:t>
      </w:r>
      <w:r>
        <w:t xml:space="preserve">adalah alur cerita dari </w:t>
      </w:r>
      <w:r>
        <w:rPr>
          <w:i/>
        </w:rPr>
        <w:t xml:space="preserve">game </w:t>
      </w:r>
      <w:r>
        <w:t xml:space="preserve">yang akan dibuat. </w:t>
      </w:r>
      <w:r w:rsidR="00606770" w:rsidRPr="006818B3">
        <w:rPr>
          <w:i/>
        </w:rPr>
        <w:t>Game</w:t>
      </w:r>
      <w:r w:rsidR="00354070">
        <w:t xml:space="preserve"> tebak gambar </w:t>
      </w:r>
      <w:r w:rsidR="006170A0">
        <w:t>terdiri dari</w:t>
      </w:r>
      <w:r w:rsidR="004F11D2">
        <w:t xml:space="preserve"> delapan</w:t>
      </w:r>
      <w:r w:rsidR="00354070">
        <w:t xml:space="preserve"> level</w:t>
      </w:r>
      <w:r w:rsidR="00F5790D">
        <w:t>,</w:t>
      </w:r>
      <w:r w:rsidR="00354070">
        <w:t xml:space="preserve"> setiap level memiliki </w:t>
      </w:r>
      <w:r w:rsidR="00145DFC">
        <w:t>jumlah kotak kosong dan waktu penyelesaian</w:t>
      </w:r>
      <w:r w:rsidR="00354070">
        <w:t xml:space="preserve"> yang berbeda-beda.</w:t>
      </w:r>
      <w:r w:rsidR="00EB59C7" w:rsidRPr="00EB59C7">
        <w:t xml:space="preserve"> </w:t>
      </w:r>
      <w:r w:rsidR="00EB59C7">
        <w:t xml:space="preserve">Apabila </w:t>
      </w:r>
      <w:r w:rsidR="00606770" w:rsidRPr="00606770">
        <w:rPr>
          <w:i/>
        </w:rPr>
        <w:t>user</w:t>
      </w:r>
      <w:r w:rsidR="00EB59C7">
        <w:t xml:space="preserve"> dapat menjawab pertanyaan maka level selanjutnya akan terbuka</w:t>
      </w:r>
      <w:r w:rsidR="00654CE7">
        <w:t>.</w:t>
      </w:r>
      <w:r w:rsidR="00F5790D">
        <w:t xml:space="preserve"> </w:t>
      </w:r>
      <w:r w:rsidR="00606770" w:rsidRPr="00606770">
        <w:rPr>
          <w:i/>
        </w:rPr>
        <w:t>User</w:t>
      </w:r>
      <w:r w:rsidR="004F11D2">
        <w:t xml:space="preserve"> harus menjawab pertanyaan dengan cara menarik huruf acak ke kotak kosong yang telah disediakan</w:t>
      </w:r>
      <w:r w:rsidR="00E27FDF">
        <w:t xml:space="preserve"> menjadi sebuah jawaban</w:t>
      </w:r>
      <w:r w:rsidR="004F11D2">
        <w:t xml:space="preserve">. </w:t>
      </w:r>
      <w:r w:rsidR="006C4113">
        <w:rPr>
          <w:i/>
        </w:rPr>
        <w:t xml:space="preserve">Game </w:t>
      </w:r>
      <w:r w:rsidR="006C4113">
        <w:t xml:space="preserve">akan berakhir jika </w:t>
      </w:r>
      <w:r w:rsidR="006C4113">
        <w:rPr>
          <w:i/>
        </w:rPr>
        <w:t xml:space="preserve">user </w:t>
      </w:r>
      <w:r w:rsidR="006C4113">
        <w:t>tidak menjawab pertanyaan sebelum</w:t>
      </w:r>
      <w:r w:rsidR="004F11D2">
        <w:t xml:space="preserve"> waktu yang disediakan habis. Level satu dan dua terdiri dari lima kotak kosong dan harus diselesaikan dalam waktu lima puluh detik. Level tiga terdiri dari enam kotak</w:t>
      </w:r>
      <w:r w:rsidR="00882490">
        <w:t xml:space="preserve"> kosong</w:t>
      </w:r>
      <w:r w:rsidR="004F11D2">
        <w:t xml:space="preserve"> dan harus diselesaikan dalam waktu enam puluh detik. </w:t>
      </w:r>
      <w:r w:rsidR="004F11D2">
        <w:lastRenderedPageBreak/>
        <w:t xml:space="preserve">Level empat, lima dan enam terdiri dari </w:t>
      </w:r>
      <w:r w:rsidR="00607D0A">
        <w:t xml:space="preserve">tujuh kotak kosong dan harus diselesaikan dalam waktu tujuh puluh detik. Level tujuh dan delapan terdiri dari </w:t>
      </w:r>
      <w:r w:rsidR="00E27FDF">
        <w:t>sembilan kotak kosong dan harus diselesaikan dalam waktu sembilan puluh detik.</w:t>
      </w:r>
    </w:p>
    <w:p w:rsidR="00C02FBE" w:rsidRPr="00177C0A" w:rsidRDefault="00606770" w:rsidP="001330E6">
      <w:pPr>
        <w:ind w:left="284"/>
        <w:rPr>
          <w:b/>
        </w:rPr>
      </w:pPr>
      <w:r w:rsidRPr="00606770">
        <w:rPr>
          <w:i/>
        </w:rPr>
        <w:t>Game</w:t>
      </w:r>
      <w:r w:rsidR="00E27FDF">
        <w:t xml:space="preserve"> puzzle </w:t>
      </w:r>
      <w:r w:rsidR="005C4E68">
        <w:t>terdiri dari</w:t>
      </w:r>
      <w:r w:rsidR="00E27FDF">
        <w:t xml:space="preserve"> empat level yang berbeda, setiap level memilik</w:t>
      </w:r>
      <w:r w:rsidR="009E39FE">
        <w:t>i</w:t>
      </w:r>
      <w:r w:rsidR="00E27FDF">
        <w:t xml:space="preserve"> tiga sub level.</w:t>
      </w:r>
      <w:r w:rsidR="001A5585">
        <w:t xml:space="preserve"> Apabila </w:t>
      </w:r>
      <w:r w:rsidRPr="00606770">
        <w:rPr>
          <w:i/>
        </w:rPr>
        <w:t>user</w:t>
      </w:r>
      <w:r w:rsidR="001A5585">
        <w:t xml:space="preserve"> dapat menyelesaikan tiga sub level tersebut maka level selanjutnya akan terbuka, begitu seterusnya sampai level ke empat.</w:t>
      </w:r>
      <w:r w:rsidR="00E27FDF">
        <w:t xml:space="preserve"> </w:t>
      </w:r>
      <w:r w:rsidRPr="00606770">
        <w:rPr>
          <w:i/>
        </w:rPr>
        <w:t>User</w:t>
      </w:r>
      <w:r w:rsidR="001A5585">
        <w:t xml:space="preserve"> harus menyusun</w:t>
      </w:r>
      <w:r w:rsidR="001742DB">
        <w:t xml:space="preserve"> kembali</w:t>
      </w:r>
      <w:r w:rsidR="001A5585">
        <w:t xml:space="preserve"> puzzle acak menjadi sebuah </w:t>
      </w:r>
      <w:r w:rsidR="00695CED">
        <w:t>jawaban berupa gambar</w:t>
      </w:r>
      <w:r w:rsidR="00882490">
        <w:t>,</w:t>
      </w:r>
      <w:r w:rsidR="001A5585">
        <w:t xml:space="preserve"> sesuai petunjuk yang ada. Setiap sub level memiliki jumlah pecahan puzzle dan waktu penyelesaian yang berbeda</w:t>
      </w:r>
      <w:r w:rsidR="00203960">
        <w:t>-beda</w:t>
      </w:r>
      <w:r w:rsidR="001A5585">
        <w:t>.</w:t>
      </w:r>
      <w:r w:rsidR="00582819" w:rsidRPr="00582819">
        <w:rPr>
          <w:i/>
        </w:rPr>
        <w:t xml:space="preserve"> </w:t>
      </w:r>
      <w:r w:rsidR="00582819">
        <w:rPr>
          <w:i/>
        </w:rPr>
        <w:t xml:space="preserve">Game </w:t>
      </w:r>
      <w:r w:rsidR="00582819">
        <w:t xml:space="preserve">akan berakhir jika </w:t>
      </w:r>
      <w:r w:rsidR="00582819">
        <w:rPr>
          <w:i/>
        </w:rPr>
        <w:t xml:space="preserve">user </w:t>
      </w:r>
      <w:r w:rsidR="00582819">
        <w:t>tidak menyelesaikan puzzle sebelum waktu yang disediakan habis.</w:t>
      </w:r>
      <w:r w:rsidR="001A5585">
        <w:t xml:space="preserve"> </w:t>
      </w:r>
      <w:r w:rsidR="00882490">
        <w:t>Sub level satu memiliki empat</w:t>
      </w:r>
      <w:r w:rsidR="001A5585">
        <w:t xml:space="preserve"> pecahan puzzle dan harus diselesaikan dalam waktu empat puluh detik. Sub level dua terdiri dar</w:t>
      </w:r>
      <w:r w:rsidR="00882490">
        <w:t>i sembilan</w:t>
      </w:r>
      <w:r w:rsidR="001A5585">
        <w:t xml:space="preserve"> pecahan puzzle dan harus diselesaikan dalam waktu </w:t>
      </w:r>
      <w:r w:rsidR="00C25886">
        <w:t>sembilan puluh detik. Sub level tiga terdiri dari dua belas pecahan dan harus diselesaikan dalam waktu seratus dua puluh detik.</w:t>
      </w:r>
    </w:p>
    <w:p w:rsidR="00C92F10" w:rsidRDefault="00956924" w:rsidP="003A642C">
      <w:pPr>
        <w:pStyle w:val="subjudul1"/>
        <w:numPr>
          <w:ilvl w:val="0"/>
          <w:numId w:val="20"/>
        </w:numPr>
        <w:ind w:left="709" w:hanging="425"/>
      </w:pPr>
      <w:r w:rsidRPr="003A642C">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606770" w:rsidRPr="00606770">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606770" w:rsidRPr="00606770">
        <w:rPr>
          <w:i/>
        </w:rPr>
        <w:t>game</w:t>
      </w:r>
      <w:r w:rsidR="00C0240C">
        <w:t>.</w:t>
      </w:r>
    </w:p>
    <w:p w:rsidR="002E40BC" w:rsidRDefault="002E40BC" w:rsidP="003A642C">
      <w:pPr>
        <w:pStyle w:val="subjudul1"/>
        <w:numPr>
          <w:ilvl w:val="0"/>
          <w:numId w:val="20"/>
        </w:numPr>
        <w:ind w:left="709" w:hanging="425"/>
      </w:pPr>
      <w:r>
        <w:t>Pengujian</w:t>
      </w:r>
      <w:r w:rsidR="00250634">
        <w:t xml:space="preserve"> </w:t>
      </w:r>
    </w:p>
    <w:p w:rsidR="006F165D" w:rsidRDefault="00BD3EF6" w:rsidP="00194343">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w:t>
      </w:r>
      <w:r w:rsidR="00606770" w:rsidRPr="00606770">
        <w:rPr>
          <w:i/>
        </w:rPr>
        <w:t>user</w:t>
      </w:r>
      <w:r w:rsidR="00DD4199">
        <w:rPr>
          <w:i/>
        </w:rPr>
        <w:t xml:space="preserve">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606770" w:rsidRPr="00606770">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3A642C" w:rsidRDefault="003A642C" w:rsidP="00194343">
      <w:pPr>
        <w:ind w:left="284"/>
      </w:pPr>
    </w:p>
    <w:p w:rsidR="003A642C" w:rsidRPr="00D36F6D" w:rsidRDefault="003A642C" w:rsidP="00194343">
      <w:pPr>
        <w:ind w:left="284"/>
      </w:pPr>
    </w:p>
    <w:p w:rsidR="00786B0B" w:rsidRDefault="00436FB8" w:rsidP="00786B0B">
      <w:pPr>
        <w:pStyle w:val="Subjudul"/>
        <w:ind w:left="567"/>
      </w:pPr>
      <w:r>
        <w:lastRenderedPageBreak/>
        <w:t>HASIL DAN PEMBAHASAN</w:t>
      </w:r>
    </w:p>
    <w:p w:rsidR="00417652" w:rsidRDefault="00AB5A84" w:rsidP="00E131E1">
      <w:pPr>
        <w:pStyle w:val="subjudul1"/>
        <w:numPr>
          <w:ilvl w:val="0"/>
          <w:numId w:val="25"/>
        </w:numPr>
        <w:ind w:left="709" w:hanging="425"/>
      </w:pPr>
      <w:r>
        <w:t>Hasil</w:t>
      </w:r>
      <w:r w:rsidR="000C3F49">
        <w:t xml:space="preserve"> </w:t>
      </w:r>
      <w:r w:rsidR="000C3F49" w:rsidRPr="00A9299E">
        <w:t>p</w:t>
      </w:r>
      <w:r w:rsidR="00CB36BD" w:rsidRPr="00A9299E">
        <w:t>enelitian</w:t>
      </w:r>
    </w:p>
    <w:p w:rsidR="00CF3C2E" w:rsidRPr="00194343" w:rsidRDefault="00B71C54" w:rsidP="00194343">
      <w:pPr>
        <w:ind w:left="284"/>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606770" w:rsidRPr="00606770">
        <w:rPr>
          <w:i/>
        </w:rPr>
        <w:t>game</w:t>
      </w:r>
      <w:r w:rsidR="003952A4">
        <w:t xml:space="preserve"> edukasi pengenalan iklim dan cuaca</w:t>
      </w:r>
      <w:r w:rsidR="000F2D65">
        <w:t xml:space="preserve"> untuk membantu siswa dalam mempelajari iklim dan cuaca.</w:t>
      </w:r>
    </w:p>
    <w:p w:rsidR="00302938" w:rsidRDefault="006E1007" w:rsidP="00E131E1">
      <w:pPr>
        <w:pStyle w:val="subjudul1"/>
        <w:numPr>
          <w:ilvl w:val="0"/>
          <w:numId w:val="26"/>
        </w:numPr>
        <w:ind w:left="993" w:hanging="709"/>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48D60AA1" wp14:editId="56629F8C">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556000" cy="1360802"/>
                    </a:xfrm>
                    <a:prstGeom prst="rect">
                      <a:avLst/>
                    </a:prstGeom>
                  </pic:spPr>
                </pic:pic>
              </a:graphicData>
            </a:graphic>
          </wp:inline>
        </w:drawing>
      </w:r>
    </w:p>
    <w:p w:rsidR="008F2A17" w:rsidRPr="006E114B" w:rsidRDefault="00302938" w:rsidP="008C624D">
      <w:pPr>
        <w:jc w:val="center"/>
        <w:rPr>
          <w:b/>
        </w:rPr>
      </w:pPr>
      <w:r>
        <w:t>Gambar 8. Halaman menu awal</w:t>
      </w:r>
    </w:p>
    <w:p w:rsidR="00A41A95" w:rsidRDefault="00302938" w:rsidP="00E131E1">
      <w:pPr>
        <w:pStyle w:val="subjudul1"/>
        <w:numPr>
          <w:ilvl w:val="0"/>
          <w:numId w:val="26"/>
        </w:numPr>
        <w:ind w:hanging="720"/>
      </w:pPr>
      <w:r>
        <w:t>Halaman main</w:t>
      </w:r>
    </w:p>
    <w:p w:rsidR="008F1922" w:rsidRPr="00827398" w:rsidRDefault="00827398" w:rsidP="00DD4A1F">
      <w:pPr>
        <w:ind w:left="284"/>
        <w:rPr>
          <w:b/>
        </w:rPr>
      </w:pPr>
      <w:r>
        <w:t xml:space="preserve">Halaman main </w:t>
      </w:r>
      <w:r w:rsidR="00631563">
        <w:t>adalah</w:t>
      </w:r>
      <w:r>
        <w:t xml:space="preserve"> halaman yang muncul setelah </w:t>
      </w:r>
      <w:r w:rsidR="00606770" w:rsidRPr="00606770">
        <w:rPr>
          <w:i/>
        </w:rPr>
        <w:t>user</w:t>
      </w:r>
      <w:r w:rsidR="00010127">
        <w:rPr>
          <w:i/>
        </w:rPr>
        <w:t xml:space="preserve"> </w:t>
      </w:r>
      <w:r>
        <w:t xml:space="preserve">menekan tombol main. Berisi dua pilihan </w:t>
      </w:r>
      <w:r w:rsidR="00606770" w:rsidRPr="00606770">
        <w:rPr>
          <w:i/>
        </w:rPr>
        <w:t>game</w:t>
      </w:r>
      <w:r>
        <w:t xml:space="preserve"> yaitu </w:t>
      </w:r>
      <w:r w:rsidR="00606770" w:rsidRPr="00606770">
        <w:rPr>
          <w:i/>
        </w:rPr>
        <w:t>game</w:t>
      </w:r>
      <w:r>
        <w:rPr>
          <w:i/>
        </w:rPr>
        <w:t xml:space="preserve"> </w:t>
      </w:r>
      <w:r>
        <w:t xml:space="preserve">tebak gambar dan </w:t>
      </w:r>
      <w:r w:rsidR="00606770" w:rsidRPr="00606770">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208FAEA1" wp14:editId="432B1820">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C624D">
      <w:pPr>
        <w:jc w:val="center"/>
        <w:rPr>
          <w:b/>
        </w:rPr>
      </w:pPr>
      <w:r>
        <w:t>Gambar 9. Halaman menu main</w:t>
      </w:r>
    </w:p>
    <w:p w:rsidR="008546B6" w:rsidRPr="00EC3F9C" w:rsidRDefault="008829E8" w:rsidP="0077364B">
      <w:pPr>
        <w:pStyle w:val="subjudul1"/>
        <w:numPr>
          <w:ilvl w:val="0"/>
          <w:numId w:val="26"/>
        </w:numPr>
        <w:ind w:hanging="720"/>
      </w:pPr>
      <w:r>
        <w:t>Tampilan</w:t>
      </w:r>
      <w:r w:rsidR="005D4F7E">
        <w:t xml:space="preserve"> </w:t>
      </w:r>
      <w:r w:rsidR="00606770" w:rsidRPr="00606770">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606770" w:rsidRPr="00606770">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606770" w:rsidRPr="00606770">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606770" w:rsidRPr="00606770">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606770" w:rsidRPr="00606770">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lastRenderedPageBreak/>
        <w:drawing>
          <wp:inline distT="0" distB="0" distL="0" distR="0" wp14:anchorId="674961F5" wp14:editId="053FE826">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7FB99BBE" wp14:editId="0E98D318">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17E6F7FE" wp14:editId="12C48E90">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7B3784">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DE2567" w:rsidRPr="003F2A11" w:rsidRDefault="00642AB9" w:rsidP="00D85D34">
      <w:pPr>
        <w:jc w:val="center"/>
        <w:rPr>
          <w:b/>
        </w:rPr>
      </w:pPr>
      <w:r>
        <w:t xml:space="preserve">Gambar </w:t>
      </w:r>
      <w:r w:rsidR="005E7EA0">
        <w:t>10.</w:t>
      </w:r>
      <w:r w:rsidR="00730DB0">
        <w:t xml:space="preserve"> </w:t>
      </w:r>
      <w:r w:rsidR="003F2A11">
        <w:t xml:space="preserve">Halaman level </w:t>
      </w:r>
      <w:r w:rsidR="00606770" w:rsidRPr="00606770">
        <w:rPr>
          <w:i/>
        </w:rPr>
        <w:t>game</w:t>
      </w:r>
      <w:r w:rsidR="003F2A11">
        <w:t xml:space="preserve"> tebak gambar (a), Tampilan </w:t>
      </w:r>
      <w:r w:rsidR="00606770" w:rsidRPr="00606770">
        <w:rPr>
          <w:i/>
        </w:rPr>
        <w:t>game</w:t>
      </w:r>
      <w:r w:rsidR="003F2A11">
        <w:rPr>
          <w:i/>
        </w:rPr>
        <w:t xml:space="preserve"> </w:t>
      </w:r>
      <w:r w:rsidR="003F2A11">
        <w:t>tebak gambar (b),</w:t>
      </w:r>
      <w:r w:rsidR="004978C3">
        <w:t xml:space="preserve"> Halaman cara main</w:t>
      </w:r>
      <w:r w:rsidR="00B333A3">
        <w:t xml:space="preserve"> </w:t>
      </w:r>
      <w:r w:rsidR="00606770" w:rsidRPr="00606770">
        <w:rPr>
          <w:i/>
        </w:rPr>
        <w:t>game</w:t>
      </w:r>
      <w:r w:rsidR="00B333A3" w:rsidRPr="00B333A3">
        <w:rPr>
          <w:i/>
        </w:rPr>
        <w:t xml:space="preserve"> </w:t>
      </w:r>
      <w:r w:rsidR="00B333A3" w:rsidRPr="00B333A3">
        <w:t>tebak gambar</w:t>
      </w:r>
      <w:r w:rsidR="003F2A11">
        <w:t xml:space="preserve"> (c)</w:t>
      </w:r>
    </w:p>
    <w:p w:rsidR="0023462A" w:rsidRPr="002E3633" w:rsidRDefault="00D77508" w:rsidP="0028585F">
      <w:pPr>
        <w:pStyle w:val="subjudul1"/>
        <w:numPr>
          <w:ilvl w:val="0"/>
          <w:numId w:val="26"/>
        </w:numPr>
        <w:ind w:hanging="720"/>
      </w:pPr>
      <w:r>
        <w:t>Tampilan</w:t>
      </w:r>
      <w:r w:rsidR="00B374EC">
        <w:t xml:space="preserve"> </w:t>
      </w:r>
      <w:r w:rsidR="00606770" w:rsidRPr="00606770">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606770" w:rsidRPr="00606770">
        <w:rPr>
          <w:i/>
        </w:rPr>
        <w:t>user</w:t>
      </w:r>
      <w:r w:rsidR="00A42B82">
        <w:rPr>
          <w:i/>
        </w:rPr>
        <w:t xml:space="preserve">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606770" w:rsidRPr="00606770">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606770" w:rsidRPr="00606770">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199DE223" wp14:editId="58F9188D">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672FD022" wp14:editId="30508C4F">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lastRenderedPageBreak/>
        <w:drawing>
          <wp:inline distT="0" distB="0" distL="0" distR="0" wp14:anchorId="1D237204" wp14:editId="73D9C995">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051759EF" wp14:editId="6BE1E297">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7B3784">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7B3784">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780486">
      <w:pPr>
        <w:jc w:val="center"/>
        <w:rPr>
          <w:b/>
        </w:rPr>
      </w:pPr>
      <w:r>
        <w:t>Gambar 11.</w:t>
      </w:r>
      <w:r w:rsidR="00730DB0">
        <w:t xml:space="preserve"> </w:t>
      </w:r>
      <w:r w:rsidR="00AC783C">
        <w:t>Halaman</w:t>
      </w:r>
      <w:r>
        <w:t xml:space="preserve"> </w:t>
      </w:r>
      <w:r w:rsidR="005E2565" w:rsidRPr="005E2565">
        <w:t>jenis musim</w:t>
      </w:r>
      <w:r w:rsidR="005E2565">
        <w:t xml:space="preserve"> (a), Halaman level </w:t>
      </w:r>
      <w:r w:rsidR="005E2565">
        <w:rPr>
          <w:i/>
        </w:rPr>
        <w:t>puzzle</w:t>
      </w:r>
      <w:r w:rsidR="005E2565">
        <w:t xml:space="preserve"> (b), Tampilan </w:t>
      </w:r>
      <w:r w:rsidR="00606770" w:rsidRPr="00606770">
        <w:rPr>
          <w:i/>
        </w:rPr>
        <w:t>game</w:t>
      </w:r>
      <w:r w:rsidR="005E2565">
        <w:rPr>
          <w:i/>
        </w:rPr>
        <w:t xml:space="preserve"> puzzle </w:t>
      </w:r>
      <w:r w:rsidR="005E2565">
        <w:t xml:space="preserve">(c), Halaman cara main </w:t>
      </w:r>
      <w:r w:rsidR="00606770" w:rsidRPr="00606770">
        <w:rPr>
          <w:i/>
        </w:rPr>
        <w:t>game</w:t>
      </w:r>
      <w:r w:rsidR="006C7C37">
        <w:rPr>
          <w:i/>
        </w:rPr>
        <w:t xml:space="preserve"> puzzle</w:t>
      </w:r>
      <w:r w:rsidR="008B73E9">
        <w:rPr>
          <w:i/>
        </w:rPr>
        <w:t xml:space="preserve"> </w:t>
      </w:r>
      <w:r w:rsidR="005E2565">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606770" w:rsidRPr="00606770">
        <w:rPr>
          <w:i/>
        </w:rPr>
        <w:t>user</w:t>
      </w:r>
      <w:r w:rsidR="00167283">
        <w:rPr>
          <w:i/>
        </w:rPr>
        <w:t>.</w:t>
      </w:r>
    </w:p>
    <w:p w:rsidR="00ED6B8F" w:rsidRDefault="00642AB9" w:rsidP="00AF4B06">
      <w:pPr>
        <w:pStyle w:val="Subjudul"/>
        <w:numPr>
          <w:ilvl w:val="0"/>
          <w:numId w:val="0"/>
        </w:numPr>
        <w:spacing w:after="0"/>
        <w:ind w:left="709"/>
        <w:rPr>
          <w:b w:val="0"/>
        </w:rPr>
      </w:pPr>
      <w:r>
        <w:rPr>
          <w:b w:val="0"/>
        </w:rPr>
        <w:drawing>
          <wp:inline distT="0" distB="0" distL="0" distR="0" wp14:anchorId="53BEA09B" wp14:editId="53244DC6">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32C87B40" wp14:editId="502D0351">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7B3784">
        <w:tc>
          <w:tcPr>
            <w:tcW w:w="4111" w:type="dxa"/>
          </w:tcPr>
          <w:p w:rsidR="00AF4B06" w:rsidRDefault="00AF4B06" w:rsidP="007B3784">
            <w:pPr>
              <w:pStyle w:val="Subjudul"/>
              <w:numPr>
                <w:ilvl w:val="0"/>
                <w:numId w:val="0"/>
              </w:numPr>
              <w:spacing w:after="0"/>
              <w:jc w:val="center"/>
              <w:rPr>
                <w:b w:val="0"/>
              </w:rPr>
            </w:pPr>
            <w:r>
              <w:rPr>
                <w:b w:val="0"/>
              </w:rPr>
              <w:t>(a)</w:t>
            </w:r>
          </w:p>
        </w:tc>
        <w:tc>
          <w:tcPr>
            <w:tcW w:w="4096" w:type="dxa"/>
          </w:tcPr>
          <w:p w:rsidR="00AF4B06" w:rsidRDefault="00AF4B06" w:rsidP="007B3784">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780486">
      <w:pPr>
        <w:jc w:val="center"/>
        <w:rPr>
          <w:b/>
        </w:rPr>
      </w:pPr>
      <w:r>
        <w:t>Gambar 12. Halaman</w:t>
      </w:r>
      <w:r w:rsidR="004C4955">
        <w:t xml:space="preserve"> pilih</w:t>
      </w:r>
      <w:r>
        <w:t xml:space="preserve"> materi</w:t>
      </w:r>
      <w:r w:rsidR="004C4955">
        <w:t xml:space="preserve"> (a), Tampilan isi materi (b)</w:t>
      </w:r>
    </w:p>
    <w:p w:rsidR="00B41508" w:rsidRDefault="0093721C" w:rsidP="00D42841">
      <w:pPr>
        <w:pStyle w:val="Subjudul"/>
        <w:numPr>
          <w:ilvl w:val="0"/>
          <w:numId w:val="7"/>
        </w:numPr>
        <w:ind w:left="851" w:hanging="567"/>
      </w:pPr>
      <w:r>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606770" w:rsidRPr="00606770">
        <w:rPr>
          <w:i/>
        </w:rPr>
        <w:t>user</w:t>
      </w:r>
      <w:r w:rsidR="00E87403">
        <w:rPr>
          <w:i/>
        </w:rPr>
        <w:t xml:space="preserve">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69E515B0" wp14:editId="147DE3EC">
            <wp:extent cx="2520000" cy="141758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20000" cy="1417586"/>
                    </a:xfrm>
                    <a:prstGeom prst="rect">
                      <a:avLst/>
                    </a:prstGeom>
                  </pic:spPr>
                </pic:pic>
              </a:graphicData>
            </a:graphic>
          </wp:inline>
        </w:drawing>
      </w:r>
      <w:r>
        <w:rPr>
          <w:b w:val="0"/>
        </w:rPr>
        <w:t xml:space="preserve"> </w:t>
      </w:r>
      <w:r>
        <w:rPr>
          <w:b w:val="0"/>
        </w:rPr>
        <w:tab/>
      </w:r>
      <w:r>
        <w:rPr>
          <w:b w:val="0"/>
        </w:rPr>
        <w:drawing>
          <wp:inline distT="0" distB="0" distL="0" distR="0" wp14:anchorId="3C9D8630" wp14:editId="0231B4C9">
            <wp:extent cx="2520000" cy="141758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20000" cy="1417586"/>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7B3784">
        <w:tc>
          <w:tcPr>
            <w:tcW w:w="4111" w:type="dxa"/>
          </w:tcPr>
          <w:p w:rsidR="00543682" w:rsidRDefault="00543682" w:rsidP="007B3784">
            <w:pPr>
              <w:pStyle w:val="Subjudul"/>
              <w:numPr>
                <w:ilvl w:val="0"/>
                <w:numId w:val="0"/>
              </w:numPr>
              <w:spacing w:after="0"/>
              <w:jc w:val="center"/>
              <w:rPr>
                <w:b w:val="0"/>
              </w:rPr>
            </w:pPr>
            <w:r>
              <w:rPr>
                <w:b w:val="0"/>
              </w:rPr>
              <w:t>(a)</w:t>
            </w:r>
          </w:p>
        </w:tc>
        <w:tc>
          <w:tcPr>
            <w:tcW w:w="4096" w:type="dxa"/>
          </w:tcPr>
          <w:p w:rsidR="00543682" w:rsidRDefault="00543682" w:rsidP="007B3784">
            <w:pPr>
              <w:pStyle w:val="Subjudul"/>
              <w:numPr>
                <w:ilvl w:val="0"/>
                <w:numId w:val="0"/>
              </w:numPr>
              <w:spacing w:after="0"/>
              <w:jc w:val="center"/>
              <w:rPr>
                <w:b w:val="0"/>
              </w:rPr>
            </w:pPr>
            <w:r>
              <w:rPr>
                <w:b w:val="0"/>
              </w:rPr>
              <w:t>(b)</w:t>
            </w:r>
          </w:p>
        </w:tc>
      </w:tr>
    </w:tbl>
    <w:p w:rsidR="008A418E" w:rsidRDefault="008A418E" w:rsidP="006F165D">
      <w:pPr>
        <w:pStyle w:val="Subjudul"/>
        <w:numPr>
          <w:ilvl w:val="0"/>
          <w:numId w:val="0"/>
        </w:numPr>
        <w:rPr>
          <w:b w:val="0"/>
        </w:rPr>
      </w:pPr>
    </w:p>
    <w:p w:rsidR="0007252C" w:rsidRPr="00384AC3" w:rsidRDefault="002D2B76" w:rsidP="0045572C">
      <w:pPr>
        <w:jc w:val="center"/>
        <w:rPr>
          <w:b/>
        </w:rPr>
      </w:pPr>
      <w:r>
        <w:t xml:space="preserve">Gambar 13. </w:t>
      </w:r>
      <w:r w:rsidR="00295194">
        <w:t>Tampilan informasi kuis (a), tampilan kuis (b)</w:t>
      </w:r>
    </w:p>
    <w:p w:rsidR="0007252C" w:rsidRDefault="0007252C" w:rsidP="00D42841">
      <w:pPr>
        <w:pStyle w:val="Subjudul"/>
        <w:numPr>
          <w:ilvl w:val="0"/>
          <w:numId w:val="7"/>
        </w:numPr>
        <w:ind w:left="851" w:hanging="567"/>
      </w:pPr>
      <w:r>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606770" w:rsidRPr="00606770">
        <w:rPr>
          <w:i/>
        </w:rPr>
        <w:t>game</w:t>
      </w:r>
      <w:r w:rsidR="00A908FC">
        <w:rPr>
          <w:i/>
        </w:rPr>
        <w:t xml:space="preserve">, </w:t>
      </w:r>
      <w:r w:rsidR="0047297F">
        <w:t xml:space="preserve">alasan pembuatan </w:t>
      </w:r>
      <w:r w:rsidR="00606770" w:rsidRPr="00606770">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606770" w:rsidRPr="00606770">
        <w:rPr>
          <w:i/>
        </w:rPr>
        <w:t>game</w:t>
      </w:r>
      <w:r w:rsidR="004C4E36">
        <w:t xml:space="preserve">. </w:t>
      </w:r>
      <w:r w:rsidR="00606770" w:rsidRPr="00606770">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47F13239" wp14:editId="0B209F30">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8F2A17" w:rsidRPr="007D6321" w:rsidRDefault="00783EE7" w:rsidP="0081256E">
      <w:pPr>
        <w:pStyle w:val="Subjudul"/>
        <w:numPr>
          <w:ilvl w:val="0"/>
          <w:numId w:val="0"/>
        </w:numPr>
        <w:ind w:left="709" w:firstLine="425"/>
        <w:jc w:val="center"/>
        <w:rPr>
          <w:b w:val="0"/>
        </w:rPr>
      </w:pPr>
      <w:r>
        <w:rPr>
          <w:b w:val="0"/>
        </w:rPr>
        <w:t xml:space="preserve">Gambar 14. Halaman </w:t>
      </w:r>
      <w:r w:rsidR="00ED2992">
        <w:rPr>
          <w:b w:val="0"/>
        </w:rPr>
        <w:t>tentang</w:t>
      </w:r>
    </w:p>
    <w:p w:rsidR="0041026E" w:rsidRDefault="0041026E" w:rsidP="00B31186">
      <w:pPr>
        <w:pStyle w:val="subjudul1"/>
        <w:numPr>
          <w:ilvl w:val="0"/>
          <w:numId w:val="25"/>
        </w:numPr>
        <w:ind w:left="709" w:hanging="425"/>
      </w:pPr>
      <w:r>
        <w:t>Pengujian</w:t>
      </w:r>
    </w:p>
    <w:p w:rsidR="00513B1D" w:rsidRPr="00513B1D" w:rsidRDefault="00513B1D" w:rsidP="00B31186">
      <w:pPr>
        <w:ind w:left="284"/>
        <w:rPr>
          <w:b/>
        </w:rPr>
      </w:pPr>
      <w:r>
        <w:t xml:space="preserve">Pengujian </w:t>
      </w:r>
      <w:r w:rsidR="00606770" w:rsidRPr="00606770">
        <w:rPr>
          <w:i/>
        </w:rPr>
        <w:t>game</w:t>
      </w:r>
      <w:r>
        <w:rPr>
          <w:i/>
        </w:rPr>
        <w:t xml:space="preserve"> </w:t>
      </w:r>
      <w:r>
        <w:t xml:space="preserve">edukasi </w:t>
      </w:r>
      <w:r w:rsidR="00C22353">
        <w:t>pengenalan</w:t>
      </w:r>
      <w:r>
        <w:t xml:space="preserve"> iklim dan cuaca dilakukan di SDN 02 Gonilan. Pengujian dilakukan kepada siswa kelas III dan wali kelas dengan menggunakan metode </w:t>
      </w:r>
      <w:r w:rsidR="007F50B1">
        <w:rPr>
          <w:i/>
        </w:rPr>
        <w:t>black box</w:t>
      </w:r>
      <w:r>
        <w:rPr>
          <w:i/>
        </w:rPr>
        <w:t xml:space="preserve"> </w:t>
      </w:r>
      <w:r>
        <w:t xml:space="preserve">dan </w:t>
      </w:r>
      <w:r w:rsidR="001D1E2E">
        <w:t>UAT</w:t>
      </w:r>
      <w:r>
        <w:t>.</w:t>
      </w:r>
    </w:p>
    <w:p w:rsidR="0098308F" w:rsidRDefault="0098308F" w:rsidP="00A1632B">
      <w:pPr>
        <w:pStyle w:val="subjudul1"/>
        <w:numPr>
          <w:ilvl w:val="0"/>
          <w:numId w:val="27"/>
        </w:numPr>
        <w:ind w:left="993" w:hanging="709"/>
      </w:pPr>
      <w:r>
        <w:t xml:space="preserve">Pengujian </w:t>
      </w:r>
      <w:r w:rsidR="007F50B1">
        <w:rPr>
          <w:i/>
        </w:rPr>
        <w:t>black box</w:t>
      </w:r>
    </w:p>
    <w:p w:rsidR="00194343" w:rsidRPr="00EE29BB" w:rsidRDefault="006A4C0B" w:rsidP="00EE29BB">
      <w:pPr>
        <w:ind w:left="284"/>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606770" w:rsidRPr="00606770">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B94959" w:rsidP="00A13E60">
      <w:pPr>
        <w:pStyle w:val="Subjudul"/>
        <w:numPr>
          <w:ilvl w:val="0"/>
          <w:numId w:val="0"/>
        </w:numPr>
        <w:ind w:left="284" w:hanging="284"/>
        <w:jc w:val="center"/>
        <w:rPr>
          <w:b w:val="0"/>
        </w:rPr>
      </w:pPr>
      <w:r>
        <w:rPr>
          <w:b w:val="0"/>
        </w:rPr>
        <w:t>Tabel 3</w:t>
      </w:r>
      <w:r w:rsidR="004D0DB9">
        <w:rPr>
          <w:b w:val="0"/>
        </w:rPr>
        <w:t xml:space="preserve">. Hasil pengujian </w:t>
      </w:r>
      <w:r w:rsidR="007F50B1">
        <w:rPr>
          <w:b w:val="0"/>
          <w:i/>
        </w:rPr>
        <w:t>black box</w:t>
      </w:r>
    </w:p>
    <w:tbl>
      <w:tblPr>
        <w:tblStyle w:val="TableGrid"/>
        <w:tblW w:w="5000" w:type="pct"/>
        <w:tblInd w:w="392"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523"/>
        <w:gridCol w:w="1420"/>
        <w:gridCol w:w="1558"/>
        <w:gridCol w:w="3311"/>
        <w:gridCol w:w="1431"/>
      </w:tblGrid>
      <w:tr w:rsidR="00EE2105" w:rsidTr="00447CE9">
        <w:trPr>
          <w:trHeight w:val="680"/>
          <w:tblHeader/>
        </w:trPr>
        <w:tc>
          <w:tcPr>
            <w:tcW w:w="824" w:type="pct"/>
            <w:vAlign w:val="center"/>
          </w:tcPr>
          <w:p w:rsidR="00EE2105" w:rsidRPr="008A5F51" w:rsidRDefault="00EE2105" w:rsidP="007B3784">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Pengujian</w:t>
            </w:r>
          </w:p>
        </w:tc>
        <w:tc>
          <w:tcPr>
            <w:tcW w:w="843"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Input</w:t>
            </w:r>
          </w:p>
        </w:tc>
        <w:tc>
          <w:tcPr>
            <w:tcW w:w="1791"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Output</w:t>
            </w:r>
          </w:p>
        </w:tc>
        <w:tc>
          <w:tcPr>
            <w:tcW w:w="774"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Keterangan</w:t>
            </w:r>
          </w:p>
        </w:tc>
      </w:tr>
      <w:tr w:rsidR="00F20290" w:rsidTr="00447CE9">
        <w:trPr>
          <w:trHeight w:val="680"/>
        </w:trPr>
        <w:tc>
          <w:tcPr>
            <w:tcW w:w="824" w:type="pct"/>
            <w:vMerge w:val="restar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Menu utama</w:t>
            </w: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vAlign w:val="center"/>
          </w:tcPr>
          <w:p w:rsidR="00F20290" w:rsidRPr="008A5F51" w:rsidRDefault="00F20290" w:rsidP="00851F58">
            <w:pPr>
              <w:pStyle w:val="Subjudul"/>
              <w:numPr>
                <w:ilvl w:val="0"/>
                <w:numId w:val="0"/>
              </w:numPr>
              <w:spacing w:after="0" w:line="276" w:lineRule="auto"/>
              <w:rPr>
                <w:b w:val="0"/>
                <w:sz w:val="22"/>
                <w:szCs w:val="22"/>
              </w:rPr>
            </w:pPr>
            <w:r w:rsidRPr="008A5F51">
              <w:rPr>
                <w:b w:val="0"/>
                <w:sz w:val="22"/>
                <w:szCs w:val="22"/>
              </w:rPr>
              <w:t>Pilih tombol main</w:t>
            </w:r>
            <w:r>
              <w:rPr>
                <w:b w:val="0"/>
                <w:sz w:val="22"/>
                <w:szCs w:val="22"/>
              </w:rPr>
              <w:t>.</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606770" w:rsidRPr="00606770">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447CE9">
        <w:trPr>
          <w:trHeight w:val="68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447CE9">
        <w:trPr>
          <w:trHeight w:val="68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447CE9">
        <w:trPr>
          <w:trHeight w:val="68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447CE9">
        <w:trPr>
          <w:trHeight w:val="68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reset level </w:t>
            </w:r>
            <w:r w:rsidR="00606770" w:rsidRPr="00606770">
              <w:rPr>
                <w:b w:val="0"/>
                <w:i/>
                <w:sz w:val="22"/>
                <w:szCs w:val="22"/>
              </w:rPr>
              <w:t>gam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447CE9">
        <w:trPr>
          <w:trHeight w:val="68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194343" w:rsidTr="00447CE9">
        <w:trPr>
          <w:trHeight w:val="680"/>
        </w:trPr>
        <w:tc>
          <w:tcPr>
            <w:tcW w:w="824" w:type="pct"/>
            <w:vAlign w:val="center"/>
          </w:tcPr>
          <w:p w:rsidR="00194343" w:rsidRPr="008A5F51" w:rsidRDefault="00194343" w:rsidP="006E3A86">
            <w:pPr>
              <w:pStyle w:val="Subjudul"/>
              <w:numPr>
                <w:ilvl w:val="0"/>
                <w:numId w:val="0"/>
              </w:numPr>
              <w:spacing w:after="0" w:line="276" w:lineRule="auto"/>
              <w:rPr>
                <w:b w:val="0"/>
                <w:sz w:val="22"/>
                <w:szCs w:val="22"/>
              </w:rPr>
            </w:pPr>
            <w:r w:rsidRPr="008A5F51">
              <w:rPr>
                <w:b w:val="0"/>
                <w:sz w:val="22"/>
                <w:szCs w:val="22"/>
              </w:rPr>
              <w:t>Menu utama</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luar</w:t>
            </w:r>
          </w:p>
        </w:tc>
        <w:tc>
          <w:tcPr>
            <w:tcW w:w="843"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Pilih tombol keluar.</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pilihan keluar dari </w:t>
            </w:r>
            <w:r w:rsidRPr="00606770">
              <w:rPr>
                <w:b w:val="0"/>
                <w:i/>
                <w:sz w:val="22"/>
                <w:szCs w:val="22"/>
              </w:rPr>
              <w:t>game</w:t>
            </w:r>
            <w:r>
              <w:rPr>
                <w:b w:val="0"/>
                <w:sz w:val="22"/>
                <w:szCs w:val="22"/>
              </w:rPr>
              <w:t>.</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restart"/>
            <w:vAlign w:val="center"/>
          </w:tcPr>
          <w:p w:rsidR="00194343" w:rsidRPr="008A5F51" w:rsidRDefault="00194343" w:rsidP="006E3A86">
            <w:pPr>
              <w:pStyle w:val="Subjudul"/>
              <w:numPr>
                <w:ilvl w:val="0"/>
                <w:numId w:val="0"/>
              </w:numPr>
              <w:spacing w:after="0" w:line="276" w:lineRule="auto"/>
              <w:rPr>
                <w:b w:val="0"/>
                <w:sz w:val="22"/>
                <w:szCs w:val="22"/>
              </w:rPr>
            </w:pPr>
            <w:r>
              <w:rPr>
                <w:b w:val="0"/>
                <w:sz w:val="22"/>
                <w:szCs w:val="22"/>
              </w:rPr>
              <w:t>Menu main</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tebak gambar</w:t>
            </w:r>
          </w:p>
        </w:tc>
        <w:tc>
          <w:tcPr>
            <w:tcW w:w="843" w:type="pct"/>
            <w:vAlign w:val="center"/>
          </w:tcPr>
          <w:p w:rsidR="00194343" w:rsidRPr="000D3ADD" w:rsidRDefault="00194343" w:rsidP="006E3A86">
            <w:pPr>
              <w:spacing w:line="276" w:lineRule="auto"/>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194343" w:rsidRPr="00043216" w:rsidRDefault="00194343" w:rsidP="006E3A86">
            <w:pPr>
              <w:pStyle w:val="Subjudul"/>
              <w:numPr>
                <w:ilvl w:val="0"/>
                <w:numId w:val="0"/>
              </w:numPr>
              <w:spacing w:after="0" w:line="276" w:lineRule="auto"/>
              <w:rPr>
                <w:b w:val="0"/>
                <w:sz w:val="22"/>
                <w:szCs w:val="22"/>
              </w:rPr>
            </w:pPr>
            <w:r>
              <w:rPr>
                <w:b w:val="0"/>
                <w:sz w:val="22"/>
                <w:szCs w:val="22"/>
              </w:rPr>
              <w:t xml:space="preserve">Menampilkan level </w:t>
            </w:r>
            <w:r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Level tebak gambar</w:t>
            </w:r>
          </w:p>
        </w:tc>
        <w:tc>
          <w:tcPr>
            <w:tcW w:w="843" w:type="pct"/>
            <w:vAlign w:val="center"/>
          </w:tcPr>
          <w:p w:rsidR="00194343" w:rsidRPr="000D3ADD" w:rsidRDefault="00194343" w:rsidP="006E3A86">
            <w:pPr>
              <w:spacing w:line="276" w:lineRule="auto"/>
              <w:ind w:firstLine="0"/>
              <w:jc w:val="left"/>
            </w:pPr>
            <w:r>
              <w:t>Pilih tombol level</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w:t>
            </w:r>
            <w:r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u </w:t>
            </w:r>
            <w:r w:rsidRPr="001C763D">
              <w:rPr>
                <w:b w:val="0"/>
                <w:i/>
                <w:sz w:val="22"/>
                <w:szCs w:val="22"/>
              </w:rPr>
              <w:t>puzzle</w:t>
            </w:r>
          </w:p>
        </w:tc>
        <w:tc>
          <w:tcPr>
            <w:tcW w:w="843" w:type="pct"/>
            <w:vAlign w:val="center"/>
          </w:tcPr>
          <w:p w:rsidR="00194343" w:rsidRPr="000D3ADD" w:rsidRDefault="00194343" w:rsidP="006E3A86">
            <w:pPr>
              <w:spacing w:line="276" w:lineRule="auto"/>
              <w:ind w:firstLine="0"/>
              <w:jc w:val="left"/>
            </w:pPr>
            <w:r w:rsidRPr="000D3ADD">
              <w:rPr>
                <w:sz w:val="22"/>
                <w:szCs w:val="22"/>
              </w:rPr>
              <w:t xml:space="preserve">Pilih tombol </w:t>
            </w:r>
            <w:r w:rsidRPr="001C763D">
              <w:rPr>
                <w:i/>
                <w:sz w:val="22"/>
                <w:szCs w:val="22"/>
              </w:rPr>
              <w:t>puzzle</w:t>
            </w:r>
            <w:r w:rsidRPr="000D3ADD">
              <w:rPr>
                <w:sz w:val="22"/>
                <w:szCs w:val="22"/>
              </w:rPr>
              <w:t>.</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enu jenis iklim.</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restar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in</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jenis musim</w:t>
            </w:r>
          </w:p>
        </w:tc>
        <w:tc>
          <w:tcPr>
            <w:tcW w:w="843" w:type="pct"/>
            <w:vAlign w:val="center"/>
          </w:tcPr>
          <w:p w:rsidR="00194343" w:rsidRPr="000D3ADD" w:rsidRDefault="00194343" w:rsidP="006E3A86">
            <w:pPr>
              <w:spacing w:line="276" w:lineRule="auto"/>
              <w:ind w:firstLine="0"/>
              <w:jc w:val="left"/>
            </w:pPr>
            <w:r>
              <w:t>Pilih jenis musim</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level </w:t>
            </w:r>
            <w:r w:rsidRPr="00606770">
              <w:rPr>
                <w:b w:val="0"/>
                <w:i/>
                <w:sz w:val="22"/>
                <w:szCs w:val="22"/>
              </w:rPr>
              <w:t>game</w:t>
            </w:r>
            <w:r>
              <w:rPr>
                <w:b w:val="0"/>
                <w:i/>
                <w:sz w:val="22"/>
                <w:szCs w:val="22"/>
              </w:rPr>
              <w:t xml:space="preserve"> </w:t>
            </w:r>
            <w:r w:rsidRPr="001C763D">
              <w:rPr>
                <w:b w:val="0"/>
                <w:i/>
                <w:sz w:val="22"/>
                <w:szCs w:val="22"/>
              </w:rPr>
              <w:t>puzzle</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Level </w:t>
            </w:r>
            <w:r w:rsidRPr="001C763D">
              <w:rPr>
                <w:b w:val="0"/>
                <w:i/>
                <w:sz w:val="22"/>
                <w:szCs w:val="22"/>
              </w:rPr>
              <w:t>puzzle</w:t>
            </w:r>
          </w:p>
        </w:tc>
        <w:tc>
          <w:tcPr>
            <w:tcW w:w="843" w:type="pct"/>
            <w:vAlign w:val="center"/>
          </w:tcPr>
          <w:p w:rsidR="00194343" w:rsidRPr="000D3ADD" w:rsidRDefault="00194343" w:rsidP="006E3A86">
            <w:pPr>
              <w:spacing w:line="276" w:lineRule="auto"/>
              <w:ind w:firstLine="0"/>
              <w:jc w:val="left"/>
            </w:pPr>
            <w:r>
              <w:t>Pilih tombol level</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w:t>
            </w:r>
            <w:r w:rsidRPr="00606770">
              <w:rPr>
                <w:b w:val="0"/>
                <w:i/>
                <w:sz w:val="22"/>
                <w:szCs w:val="22"/>
              </w:rPr>
              <w:t>game</w:t>
            </w:r>
            <w:r>
              <w:rPr>
                <w:b w:val="0"/>
                <w:i/>
                <w:sz w:val="22"/>
                <w:szCs w:val="22"/>
              </w:rPr>
              <w:t xml:space="preserve"> </w:t>
            </w:r>
            <w:r>
              <w:rPr>
                <w:b w:val="0"/>
                <w:sz w:val="22"/>
                <w:szCs w:val="22"/>
              </w:rPr>
              <w:t xml:space="preserve">tebak </w:t>
            </w:r>
            <w:r w:rsidRPr="001C763D">
              <w:rPr>
                <w:b w:val="0"/>
                <w:i/>
                <w:sz w:val="22"/>
                <w:szCs w:val="22"/>
              </w:rPr>
              <w:t>puzzle</w:t>
            </w:r>
            <w:r>
              <w:rPr>
                <w:b w:val="0"/>
                <w:sz w:val="22"/>
                <w:szCs w:val="22"/>
              </w:rPr>
              <w:t>.</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line="276" w:lineRule="auto"/>
              <w:ind w:firstLine="0"/>
              <w:jc w:val="left"/>
            </w:pPr>
            <w: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pilakan menu sebelumny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restar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teri</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teri cuaca</w:t>
            </w:r>
          </w:p>
        </w:tc>
        <w:tc>
          <w:tcPr>
            <w:tcW w:w="843" w:type="pct"/>
            <w:vAlign w:val="center"/>
          </w:tcPr>
          <w:p w:rsidR="00194343" w:rsidRPr="000D3ADD" w:rsidRDefault="00194343" w:rsidP="006E3A86">
            <w:pPr>
              <w:spacing w:line="276" w:lineRule="auto"/>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ateri cuac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teri iklim</w:t>
            </w:r>
          </w:p>
        </w:tc>
        <w:tc>
          <w:tcPr>
            <w:tcW w:w="843" w:type="pct"/>
            <w:vAlign w:val="center"/>
          </w:tcPr>
          <w:p w:rsidR="00194343" w:rsidRPr="000D3ADD" w:rsidRDefault="00194343" w:rsidP="006E3A86">
            <w:pPr>
              <w:spacing w:line="276" w:lineRule="auto"/>
              <w:ind w:firstLine="0"/>
              <w:jc w:val="left"/>
              <w:rPr>
                <w:sz w:val="22"/>
                <w:szCs w:val="22"/>
              </w:rPr>
            </w:pPr>
            <w:r>
              <w:rPr>
                <w:sz w:val="22"/>
                <w:szCs w:val="22"/>
              </w:rPr>
              <w:t>Pilih tombol materi iklim</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ateri iklim.</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194343" w:rsidRDefault="00194343" w:rsidP="006E3A86">
            <w:pPr>
              <w:spacing w:line="276" w:lineRule="auto"/>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ateri selanjutnya dan sebelumny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line="276" w:lineRule="auto"/>
              <w:ind w:firstLine="0"/>
              <w:jc w:val="left"/>
            </w:pPr>
            <w: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pilakan menu sebelumny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restar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kuis</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mulai</w:t>
            </w:r>
          </w:p>
        </w:tc>
        <w:tc>
          <w:tcPr>
            <w:tcW w:w="843" w:type="pct"/>
            <w:vAlign w:val="center"/>
          </w:tcPr>
          <w:p w:rsidR="00194343" w:rsidRDefault="00194343" w:rsidP="006E3A86">
            <w:pPr>
              <w:spacing w:line="276" w:lineRule="auto"/>
              <w:ind w:firstLine="0"/>
              <w:jc w:val="left"/>
              <w:rPr>
                <w:sz w:val="22"/>
                <w:szCs w:val="22"/>
              </w:rPr>
            </w:pPr>
            <w:r>
              <w:rPr>
                <w:sz w:val="22"/>
                <w:szCs w:val="22"/>
              </w:rPr>
              <w:t>Pilih tombol mula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mulai kuis.</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ulangi</w:t>
            </w:r>
          </w:p>
        </w:tc>
        <w:tc>
          <w:tcPr>
            <w:tcW w:w="843" w:type="pct"/>
            <w:vAlign w:val="center"/>
          </w:tcPr>
          <w:p w:rsidR="00194343" w:rsidRDefault="00194343" w:rsidP="006E3A86">
            <w:pPr>
              <w:spacing w:line="276" w:lineRule="auto"/>
              <w:ind w:firstLine="0"/>
              <w:jc w:val="left"/>
              <w:rPr>
                <w:sz w:val="22"/>
                <w:szCs w:val="22"/>
              </w:rPr>
            </w:pPr>
            <w:r>
              <w:rPr>
                <w:sz w:val="22"/>
                <w:szCs w:val="22"/>
              </w:rPr>
              <w:t>Pilih tombol ulang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gulangi kuis.</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line="276" w:lineRule="auto"/>
              <w:ind w:firstLine="0"/>
              <w:jc w:val="left"/>
              <w:rPr>
                <w:sz w:val="22"/>
                <w:szCs w:val="22"/>
              </w:rPr>
            </w:pPr>
            <w:r>
              <w:rPr>
                <w:sz w:val="22"/>
                <w:szCs w:val="22"/>
              </w:rP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Kembali ke menu utam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tentang</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line="276" w:lineRule="auto"/>
              <w:ind w:firstLine="0"/>
              <w:jc w:val="left"/>
              <w:rPr>
                <w:sz w:val="22"/>
                <w:szCs w:val="22"/>
              </w:rPr>
            </w:pPr>
            <w:r>
              <w:rPr>
                <w:sz w:val="22"/>
                <w:szCs w:val="22"/>
              </w:rP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Kembali ke menu utam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bl>
    <w:p w:rsidR="00EE2105" w:rsidRDefault="00EE2105" w:rsidP="00061155">
      <w:pPr>
        <w:pStyle w:val="Subjudul"/>
        <w:numPr>
          <w:ilvl w:val="0"/>
          <w:numId w:val="0"/>
        </w:numPr>
        <w:spacing w:after="0"/>
        <w:rPr>
          <w:b w:val="0"/>
        </w:rPr>
      </w:pPr>
    </w:p>
    <w:p w:rsidR="00851F58" w:rsidRPr="002528BD" w:rsidRDefault="009A39A2" w:rsidP="006E3A86">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606770" w:rsidRPr="00606770">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B94959" w:rsidP="00283C2C">
      <w:pPr>
        <w:pStyle w:val="Subjudul"/>
        <w:numPr>
          <w:ilvl w:val="0"/>
          <w:numId w:val="0"/>
        </w:numPr>
        <w:ind w:left="284" w:hanging="284"/>
        <w:jc w:val="center"/>
        <w:rPr>
          <w:b w:val="0"/>
          <w:i/>
        </w:rPr>
      </w:pPr>
      <w:r>
        <w:rPr>
          <w:b w:val="0"/>
        </w:rPr>
        <w:lastRenderedPageBreak/>
        <w:t>Tabel 4</w:t>
      </w:r>
      <w:r w:rsidR="00112EE4">
        <w:rPr>
          <w:b w:val="0"/>
        </w:rPr>
        <w:t xml:space="preserve">. Hasil pengujian pada perangkat </w:t>
      </w:r>
      <w:r w:rsidR="00112EE4"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8A3027">
        <w:trPr>
          <w:trHeight w:val="397"/>
        </w:trPr>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8A3027">
        <w:trPr>
          <w:trHeight w:val="680"/>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8A3027">
        <w:trPr>
          <w:trHeight w:val="680"/>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8A3027">
        <w:trPr>
          <w:trHeight w:val="680"/>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8F2A17">
      <w:pPr>
        <w:pStyle w:val="Subjudul"/>
        <w:numPr>
          <w:ilvl w:val="0"/>
          <w:numId w:val="0"/>
        </w:numPr>
        <w:spacing w:after="0"/>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606770" w:rsidRPr="00606770">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BC4A48">
      <w:pPr>
        <w:pStyle w:val="subjudul1"/>
        <w:numPr>
          <w:ilvl w:val="0"/>
          <w:numId w:val="27"/>
        </w:numPr>
        <w:ind w:hanging="720"/>
        <w:rPr>
          <w:i/>
        </w:rPr>
      </w:pPr>
      <w:r w:rsidRPr="00022B55">
        <w:t xml:space="preserve">Pengujian </w:t>
      </w:r>
      <w:r w:rsidR="00836BF1">
        <w:t>kepada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w:t>
      </w:r>
      <w:r w:rsidR="002806E1">
        <w:t xml:space="preserve"> se</w:t>
      </w:r>
      <w:r w:rsidR="000B74DB">
        <w:t>r</w:t>
      </w:r>
      <w:r w:rsidR="002806E1">
        <w:t>ta anak-anak disekitar lingkungan peneliti di daerah Tawangmangu, Karanganyar</w:t>
      </w:r>
      <w:r w:rsidR="00164971">
        <w:t>.</w:t>
      </w:r>
      <w:r w:rsidR="00FF4C54">
        <w:t xml:space="preserve"> Pada penelitian ini diambil 30 responden untuk menguji </w:t>
      </w:r>
      <w:r w:rsidR="00606770" w:rsidRPr="00606770">
        <w:rPr>
          <w:i/>
        </w:rPr>
        <w:t>game</w:t>
      </w:r>
      <w:r w:rsidR="00FF4C54">
        <w:t xml:space="preserve"> yang telah dibuat. Karena menurut Sugiyono (dikutip dalam Putri, 2019) </w:t>
      </w:r>
      <w:r w:rsidR="00FF4C54" w:rsidRPr="00FF4C54">
        <w:t>penelitian dikatakan memenuhi standar sample, apabila sample</w:t>
      </w:r>
      <w:r w:rsidR="00FF4C54">
        <w:t xml:space="preserve"> </w:t>
      </w:r>
      <w:r w:rsidR="00FF4C54" w:rsidRPr="00FF4C54">
        <w:t xml:space="preserve">diambil </w:t>
      </w:r>
      <w:r w:rsidR="00FF4C54">
        <w:t>memilik</w:t>
      </w:r>
      <w:r w:rsidR="00FF4C54" w:rsidRPr="00FF4C54">
        <w:t xml:space="preserve"> rentang koresponden antara 30 hingga 500 orang.</w:t>
      </w:r>
      <w:r w:rsidR="00FF4C54">
        <w:t xml:space="preserve"> Pengujian dilakukan dengan cara mendemokan </w:t>
      </w:r>
      <w:r w:rsidR="00606770" w:rsidRPr="00606770">
        <w:rPr>
          <w:i/>
        </w:rPr>
        <w:t>game</w:t>
      </w:r>
      <w:r w:rsidR="00FF4C54">
        <w:rPr>
          <w:i/>
        </w:rPr>
        <w:t xml:space="preserve"> </w:t>
      </w:r>
      <w:r w:rsidR="00FF4C54">
        <w:t>secara langsung.</w:t>
      </w:r>
      <w:r w:rsidR="00164971">
        <w:t xml:space="preserve"> Setelah mendemokan</w:t>
      </w:r>
      <w:r w:rsidR="00DE4192">
        <w:t xml:space="preserve"> </w:t>
      </w:r>
      <w:r w:rsidR="00606770" w:rsidRPr="00606770">
        <w:rPr>
          <w:i/>
        </w:rPr>
        <w:t>game</w:t>
      </w:r>
      <w:r w:rsidR="00184E2E">
        <w:t>,</w:t>
      </w:r>
      <w:r w:rsidR="00164971">
        <w:t xml:space="preserve"> </w:t>
      </w:r>
      <w:r w:rsidR="008E264D">
        <w:t>responden</w:t>
      </w:r>
      <w:r w:rsidR="00164971">
        <w:t xml:space="preserve"> diminta mencoba</w:t>
      </w:r>
      <w:r w:rsidR="00FF4C54">
        <w:t xml:space="preserve"> </w:t>
      </w:r>
      <w:r w:rsidR="00606770" w:rsidRPr="00606770">
        <w:rPr>
          <w:i/>
        </w:rPr>
        <w:t>game</w:t>
      </w:r>
      <w:r w:rsidR="00164971">
        <w:t xml:space="preserve"> </w:t>
      </w:r>
      <w:r w:rsidR="00FF4C54" w:rsidRPr="00FF4C54">
        <w:t>dan</w:t>
      </w:r>
      <w:r w:rsidR="009F6E10">
        <w:t xml:space="preserve"> diminta mengisi kuesioner </w:t>
      </w:r>
      <w:r w:rsidR="001D2217">
        <w:t>mengenai</w:t>
      </w:r>
      <w:r w:rsidR="009F6E10">
        <w:t xml:space="preserve"> </w:t>
      </w:r>
      <w:r w:rsidR="00606770" w:rsidRPr="00606770">
        <w:rPr>
          <w:i/>
        </w:rPr>
        <w:t>game</w:t>
      </w:r>
      <w:r w:rsidR="009F6E10">
        <w:rPr>
          <w:i/>
        </w:rPr>
        <w:t xml:space="preserve"> </w:t>
      </w:r>
      <w:r w:rsidR="009F6E10">
        <w:t>yang telah mereka mainkan</w:t>
      </w:r>
      <w:r w:rsidR="00441214">
        <w:t xml:space="preserve">. Hasil kuesioner </w:t>
      </w:r>
      <w:r w:rsidR="00164971">
        <w:t>dapat dilihat pada tabel</w:t>
      </w:r>
      <w:r w:rsidR="00164971">
        <w:rPr>
          <w:b/>
        </w:rPr>
        <w:t xml:space="preserve"> </w:t>
      </w:r>
      <w:r w:rsidR="00B94959">
        <w:t>5</w:t>
      </w:r>
      <w:r w:rsidR="00164971">
        <w:t>.</w:t>
      </w:r>
      <w:r w:rsidR="00BD2A41">
        <w:t xml:space="preserve"> Untuk keterangan perta</w:t>
      </w:r>
      <w:r w:rsidR="00B94959">
        <w:t>nyaan dapat dilihat pada tabel 6</w:t>
      </w:r>
      <w:r w:rsidR="00BD2A41">
        <w:t>.</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Pr="00FE3673" w:rsidRDefault="00164971" w:rsidP="00164971">
      <w:pPr>
        <w:ind w:left="284" w:firstLine="0"/>
        <w:jc w:val="center"/>
        <w:rPr>
          <w:rFonts w:eastAsiaTheme="minorEastAsia"/>
          <w:sz w:val="22"/>
          <w:szCs w:val="22"/>
        </w:rPr>
      </w:pPr>
      <m:oMath>
        <m:r>
          <w:rPr>
            <w:rFonts w:ascii="Cambria Math" w:hAnsi="Cambria Math"/>
            <w:sz w:val="22"/>
            <w:szCs w:val="22"/>
          </w:rPr>
          <m:t xml:space="preserve">Rumus= </m:t>
        </m:r>
        <m:f>
          <m:fPr>
            <m:ctrlPr>
              <w:rPr>
                <w:rFonts w:ascii="Cambria Math" w:hAnsi="Cambria Math"/>
                <w:i/>
                <w:sz w:val="22"/>
                <w:szCs w:val="22"/>
              </w:rPr>
            </m:ctrlPr>
          </m:fPr>
          <m:num>
            <m:r>
              <w:rPr>
                <w:rFonts w:ascii="Cambria Math" w:hAnsi="Cambria Math"/>
                <w:sz w:val="22"/>
                <w:szCs w:val="22"/>
              </w:rPr>
              <m:t>∑ Nilai</m:t>
            </m:r>
          </m:num>
          <m:den>
            <m:r>
              <w:rPr>
                <w:rFonts w:ascii="Cambria Math" w:hAnsi="Cambria Math"/>
                <w:sz w:val="22"/>
                <w:szCs w:val="22"/>
              </w:rPr>
              <m:t>Nilai maksimal</m:t>
            </m:r>
          </m:den>
        </m:f>
        <m:r>
          <w:rPr>
            <w:rFonts w:ascii="Cambria Math" w:hAnsi="Cambria Math"/>
            <w:sz w:val="22"/>
            <w:szCs w:val="22"/>
          </w:rPr>
          <m:t xml:space="preserve"> ×100%</m:t>
        </m:r>
      </m:oMath>
      <w:r w:rsidRPr="00FE3673">
        <w:rPr>
          <w:rFonts w:eastAsiaTheme="minorEastAsia"/>
          <w:sz w:val="22"/>
          <w:szCs w:val="22"/>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Pr="00FE3673" w:rsidRDefault="00164971" w:rsidP="00164971">
      <w:pPr>
        <w:ind w:left="284" w:firstLine="0"/>
        <w:jc w:val="center"/>
        <w:rPr>
          <w:rFonts w:eastAsiaTheme="minorEastAsia"/>
          <w:sz w:val="22"/>
          <w:szCs w:val="22"/>
        </w:rPr>
      </w:pPr>
      <m:oMath>
        <m:r>
          <w:rPr>
            <w:rFonts w:ascii="Cambria Math" w:eastAsiaTheme="minorEastAsia" w:hAnsi="Cambria Math"/>
            <w:sz w:val="22"/>
            <w:szCs w:val="22"/>
          </w:rPr>
          <m:t>Nilai maksimal = ∑Responden ×Nilai SS</m:t>
        </m:r>
      </m:oMath>
      <w:r w:rsidRPr="00FE3673">
        <w:rPr>
          <w:rFonts w:eastAsiaTheme="minorEastAsia"/>
          <w:sz w:val="22"/>
          <w:szCs w:val="22"/>
        </w:rPr>
        <w:t xml:space="preserve"> . . . . . (2)</w:t>
      </w:r>
    </w:p>
    <w:p w:rsidR="00851F58" w:rsidRDefault="00164971" w:rsidP="0069595C">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135AE6">
        <w:rPr>
          <w:rFonts w:eastAsiaTheme="minorEastAsia"/>
        </w:rPr>
        <w:t>3</w:t>
      </w:r>
      <w:r w:rsidR="00A02288">
        <w:rPr>
          <w:rFonts w:eastAsiaTheme="minorEastAsia"/>
        </w:rPr>
        <w:t>0</w:t>
      </w:r>
      <w:r>
        <w:rPr>
          <w:rFonts w:eastAsiaTheme="minorEastAsia"/>
        </w:rPr>
        <w:t xml:space="preserve"> orang, oleh kare</w:t>
      </w:r>
      <w:r w:rsidR="001A2FAC">
        <w:rPr>
          <w:rFonts w:eastAsiaTheme="minorEastAsia"/>
        </w:rPr>
        <w:t xml:space="preserve">na itu nilai maksimal adalah </w:t>
      </w:r>
      <w:r w:rsidR="00C53E42">
        <w:rPr>
          <w:rFonts w:eastAsiaTheme="minorEastAsia"/>
        </w:rPr>
        <w:t>15</w:t>
      </w:r>
      <w:r w:rsidR="006A5FE2">
        <w:rPr>
          <w:rFonts w:eastAsiaTheme="minorEastAsia"/>
        </w:rPr>
        <w:t>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135AE6">
        <w:rPr>
          <w:rFonts w:eastAsiaTheme="minorEastAsia"/>
        </w:rPr>
        <w:t>3</w:t>
      </w:r>
      <w:r w:rsidR="006A5FE2">
        <w:rPr>
          <w:rFonts w:eastAsiaTheme="minorEastAsia"/>
        </w:rPr>
        <w:t>0</w:t>
      </w:r>
      <w:r w:rsidR="009404F8">
        <w:rPr>
          <w:rFonts w:eastAsiaTheme="minorEastAsia"/>
        </w:rPr>
        <w:t xml:space="preserve"> x 5 )</w:t>
      </w:r>
      <w:r>
        <w:rPr>
          <w:rFonts w:eastAsiaTheme="minorEastAsia"/>
        </w:rPr>
        <w:t>.</w:t>
      </w:r>
    </w:p>
    <w:p w:rsidR="00BC4A48" w:rsidRDefault="00BC4A48" w:rsidP="0069595C">
      <w:pPr>
        <w:ind w:left="284" w:firstLine="0"/>
        <w:jc w:val="left"/>
        <w:rPr>
          <w:rFonts w:eastAsiaTheme="minorEastAsia"/>
        </w:rPr>
      </w:pPr>
    </w:p>
    <w:p w:rsidR="00BC4A48" w:rsidRDefault="00BC4A48" w:rsidP="0069595C">
      <w:pPr>
        <w:ind w:left="284" w:firstLine="0"/>
        <w:jc w:val="left"/>
        <w:rPr>
          <w:rFonts w:eastAsiaTheme="minorEastAsia"/>
        </w:rPr>
      </w:pPr>
    </w:p>
    <w:p w:rsidR="00BC4A48" w:rsidRDefault="00BC4A48" w:rsidP="0069595C">
      <w:pPr>
        <w:ind w:left="284" w:firstLine="0"/>
        <w:jc w:val="left"/>
        <w:rPr>
          <w:rFonts w:eastAsiaTheme="minorEastAsia"/>
        </w:rPr>
      </w:pPr>
    </w:p>
    <w:p w:rsidR="00BC4A48" w:rsidRDefault="00BC4A48" w:rsidP="0069595C">
      <w:pPr>
        <w:ind w:left="284" w:firstLine="0"/>
        <w:jc w:val="left"/>
        <w:rPr>
          <w:rFonts w:eastAsiaTheme="minorEastAsia"/>
        </w:rPr>
      </w:pPr>
    </w:p>
    <w:p w:rsidR="00BC4A48" w:rsidRDefault="00BC4A48" w:rsidP="0069595C">
      <w:pPr>
        <w:ind w:left="284" w:firstLine="0"/>
        <w:jc w:val="left"/>
        <w:rPr>
          <w:rFonts w:eastAsiaTheme="minorEastAsia"/>
        </w:rPr>
      </w:pPr>
    </w:p>
    <w:p w:rsidR="00BC4A48" w:rsidRDefault="00BC4A48" w:rsidP="0069595C">
      <w:pPr>
        <w:ind w:left="284" w:firstLine="0"/>
        <w:jc w:val="left"/>
        <w:rPr>
          <w:rFonts w:eastAsiaTheme="minorEastAsia"/>
        </w:rPr>
      </w:pPr>
    </w:p>
    <w:p w:rsidR="00BC4A48" w:rsidRDefault="00BC4A48" w:rsidP="0069595C">
      <w:pPr>
        <w:ind w:left="284" w:firstLine="0"/>
        <w:jc w:val="left"/>
        <w:rPr>
          <w:rFonts w:eastAsiaTheme="minorEastAsia"/>
        </w:rPr>
      </w:pPr>
    </w:p>
    <w:p w:rsidR="00164971" w:rsidRDefault="00B94959" w:rsidP="00164971">
      <w:pPr>
        <w:ind w:left="284" w:firstLine="0"/>
        <w:jc w:val="center"/>
        <w:rPr>
          <w:rFonts w:eastAsiaTheme="minorEastAsia"/>
        </w:rPr>
      </w:pPr>
      <w:r>
        <w:rPr>
          <w:rFonts w:eastAsiaTheme="minorEastAsia"/>
        </w:rPr>
        <w:t>Tabel 5</w:t>
      </w:r>
      <w:r w:rsidR="00164971">
        <w:rPr>
          <w:rFonts w:eastAsiaTheme="minorEastAsia"/>
        </w:rPr>
        <w:t xml:space="preserve">.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603"/>
        <w:gridCol w:w="1690"/>
        <w:gridCol w:w="763"/>
        <w:gridCol w:w="630"/>
        <w:gridCol w:w="669"/>
        <w:gridCol w:w="776"/>
        <w:gridCol w:w="910"/>
        <w:gridCol w:w="1588"/>
        <w:gridCol w:w="1614"/>
      </w:tblGrid>
      <w:tr w:rsidR="00164971" w:rsidRPr="00DE0B36" w:rsidTr="001A0ECA">
        <w:trPr>
          <w:trHeight w:val="227"/>
        </w:trPr>
        <w:tc>
          <w:tcPr>
            <w:tcW w:w="5000" w:type="pct"/>
            <w:gridSpan w:val="9"/>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Jumlah jawaban</w:t>
            </w:r>
          </w:p>
        </w:tc>
      </w:tr>
      <w:tr w:rsidR="00164971" w:rsidRPr="00DE0B36" w:rsidTr="001A0ECA">
        <w:trPr>
          <w:trHeight w:val="227"/>
        </w:trPr>
        <w:tc>
          <w:tcPr>
            <w:tcW w:w="326"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No</w:t>
            </w:r>
          </w:p>
        </w:tc>
        <w:tc>
          <w:tcPr>
            <w:tcW w:w="914"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Pertanyaan</w:t>
            </w:r>
          </w:p>
        </w:tc>
        <w:tc>
          <w:tcPr>
            <w:tcW w:w="413"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SS(5)</w:t>
            </w:r>
          </w:p>
        </w:tc>
        <w:tc>
          <w:tcPr>
            <w:tcW w:w="341"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S(4)</w:t>
            </w:r>
          </w:p>
        </w:tc>
        <w:tc>
          <w:tcPr>
            <w:tcW w:w="362"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N(3)</w:t>
            </w:r>
          </w:p>
        </w:tc>
        <w:tc>
          <w:tcPr>
            <w:tcW w:w="420"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TS(2)</w:t>
            </w:r>
          </w:p>
        </w:tc>
        <w:tc>
          <w:tcPr>
            <w:tcW w:w="492"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STS(1)</w:t>
            </w:r>
          </w:p>
        </w:tc>
        <w:tc>
          <w:tcPr>
            <w:tcW w:w="859"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Total nilai</w:t>
            </w:r>
          </w:p>
        </w:tc>
        <w:tc>
          <w:tcPr>
            <w:tcW w:w="873"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Persentase</w:t>
            </w:r>
          </w:p>
        </w:tc>
      </w:tr>
      <w:tr w:rsidR="00164971" w:rsidRPr="00DE0B36" w:rsidTr="001A0ECA">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1</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1</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20</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9</w:t>
            </w:r>
          </w:p>
        </w:tc>
        <w:tc>
          <w:tcPr>
            <w:tcW w:w="362" w:type="pct"/>
            <w:vAlign w:val="center"/>
          </w:tcPr>
          <w:p w:rsidR="00164971" w:rsidRPr="00DE0B36" w:rsidRDefault="00DF0C49" w:rsidP="007B298C">
            <w:pPr>
              <w:ind w:firstLine="0"/>
              <w:jc w:val="center"/>
              <w:rPr>
                <w:rFonts w:eastAsiaTheme="minorEastAsia"/>
                <w:sz w:val="22"/>
                <w:szCs w:val="22"/>
              </w:rPr>
            </w:pPr>
            <w:r w:rsidRPr="00DE0B36">
              <w:rPr>
                <w:rFonts w:eastAsiaTheme="minorEastAsia"/>
                <w:sz w:val="22"/>
                <w:szCs w:val="22"/>
              </w:rPr>
              <w:t>0</w:t>
            </w:r>
          </w:p>
        </w:tc>
        <w:tc>
          <w:tcPr>
            <w:tcW w:w="420"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92" w:type="pct"/>
            <w:vAlign w:val="center"/>
          </w:tcPr>
          <w:p w:rsidR="00164971" w:rsidRPr="00DE0B36" w:rsidRDefault="00DF0C49"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8</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92</w:t>
            </w:r>
            <w:r w:rsidR="00124237" w:rsidRPr="00DE0B36">
              <w:rPr>
                <w:rFonts w:eastAsiaTheme="minorEastAsia"/>
                <w:sz w:val="22"/>
                <w:szCs w:val="22"/>
              </w:rPr>
              <w:t>%</w:t>
            </w:r>
          </w:p>
        </w:tc>
      </w:tr>
      <w:tr w:rsidR="00164971" w:rsidRPr="00DE0B36" w:rsidTr="001A0ECA">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2</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2</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1</w:t>
            </w:r>
          </w:p>
        </w:tc>
        <w:tc>
          <w:tcPr>
            <w:tcW w:w="362" w:type="pct"/>
            <w:vAlign w:val="center"/>
          </w:tcPr>
          <w:p w:rsidR="00164971" w:rsidRPr="00DE0B36" w:rsidRDefault="00124237" w:rsidP="007B298C">
            <w:pPr>
              <w:ind w:firstLine="0"/>
              <w:jc w:val="center"/>
              <w:rPr>
                <w:rFonts w:eastAsiaTheme="minorEastAsia"/>
                <w:sz w:val="22"/>
                <w:szCs w:val="22"/>
              </w:rPr>
            </w:pPr>
            <w:r w:rsidRPr="00DE0B36">
              <w:rPr>
                <w:rFonts w:eastAsiaTheme="minorEastAsia"/>
                <w:sz w:val="22"/>
                <w:szCs w:val="22"/>
              </w:rPr>
              <w:t>4</w:t>
            </w:r>
          </w:p>
        </w:tc>
        <w:tc>
          <w:tcPr>
            <w:tcW w:w="420" w:type="pct"/>
            <w:vAlign w:val="center"/>
          </w:tcPr>
          <w:p w:rsidR="00164971" w:rsidRPr="00DE0B36" w:rsidRDefault="00124237"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124237"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1</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87.3</w:t>
            </w:r>
            <w:r w:rsidR="00124237" w:rsidRPr="00DE0B36">
              <w:rPr>
                <w:rFonts w:eastAsiaTheme="minorEastAsia"/>
                <w:sz w:val="22"/>
                <w:szCs w:val="22"/>
              </w:rPr>
              <w:t>%</w:t>
            </w:r>
          </w:p>
        </w:tc>
      </w:tr>
      <w:tr w:rsidR="00164971" w:rsidRPr="00DE0B36" w:rsidTr="001A0ECA">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3</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3</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8</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0</w:t>
            </w:r>
          </w:p>
        </w:tc>
        <w:tc>
          <w:tcPr>
            <w:tcW w:w="362"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2</w:t>
            </w:r>
          </w:p>
        </w:tc>
        <w:tc>
          <w:tcPr>
            <w:tcW w:w="420" w:type="pct"/>
            <w:vAlign w:val="center"/>
          </w:tcPr>
          <w:p w:rsidR="00164971" w:rsidRPr="00DE0B36" w:rsidRDefault="0045641E"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45641E"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6</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90.7</w:t>
            </w:r>
            <w:r w:rsidR="0045641E" w:rsidRPr="00DE0B36">
              <w:rPr>
                <w:rFonts w:eastAsiaTheme="minorEastAsia"/>
                <w:sz w:val="22"/>
                <w:szCs w:val="22"/>
              </w:rPr>
              <w:t>%</w:t>
            </w:r>
          </w:p>
        </w:tc>
      </w:tr>
      <w:tr w:rsidR="00164971" w:rsidRPr="00DE0B36" w:rsidTr="001A0ECA">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4</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4</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w:t>
            </w:r>
          </w:p>
        </w:tc>
        <w:tc>
          <w:tcPr>
            <w:tcW w:w="362"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92" w:type="pct"/>
            <w:vAlign w:val="center"/>
          </w:tcPr>
          <w:p w:rsidR="00164971" w:rsidRPr="00DE0B36" w:rsidRDefault="00881AC0"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2</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88</w:t>
            </w:r>
            <w:r w:rsidR="00881AC0" w:rsidRPr="00DE0B36">
              <w:rPr>
                <w:rFonts w:eastAsiaTheme="minorEastAsia"/>
                <w:sz w:val="22"/>
                <w:szCs w:val="22"/>
              </w:rPr>
              <w:t>%</w:t>
            </w:r>
          </w:p>
        </w:tc>
      </w:tr>
      <w:tr w:rsidR="00164971" w:rsidRPr="00DE0B36" w:rsidTr="001A0ECA">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5</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5</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62"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2</w:t>
            </w:r>
          </w:p>
        </w:tc>
        <w:tc>
          <w:tcPr>
            <w:tcW w:w="420" w:type="pct"/>
            <w:vAlign w:val="center"/>
          </w:tcPr>
          <w:p w:rsidR="00164971" w:rsidRPr="00DE0B36" w:rsidRDefault="00881AC0"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881AC0"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1</w:t>
            </w:r>
          </w:p>
        </w:tc>
        <w:tc>
          <w:tcPr>
            <w:tcW w:w="873" w:type="pct"/>
            <w:vAlign w:val="center"/>
          </w:tcPr>
          <w:p w:rsidR="00164971" w:rsidRPr="00DE0B36" w:rsidRDefault="00881AC0" w:rsidP="000D2387">
            <w:pPr>
              <w:ind w:firstLine="0"/>
              <w:jc w:val="center"/>
              <w:rPr>
                <w:rFonts w:eastAsiaTheme="minorEastAsia"/>
                <w:sz w:val="22"/>
                <w:szCs w:val="22"/>
              </w:rPr>
            </w:pPr>
            <w:r w:rsidRPr="00DE0B36">
              <w:rPr>
                <w:rFonts w:eastAsiaTheme="minorEastAsia"/>
                <w:sz w:val="22"/>
                <w:szCs w:val="22"/>
              </w:rPr>
              <w:t>87</w:t>
            </w:r>
            <w:r w:rsidR="000D2387" w:rsidRPr="00DE0B36">
              <w:rPr>
                <w:rFonts w:eastAsiaTheme="minorEastAsia"/>
                <w:sz w:val="22"/>
                <w:szCs w:val="22"/>
              </w:rPr>
              <w:t>.3</w:t>
            </w:r>
            <w:r w:rsidRPr="00DE0B36">
              <w:rPr>
                <w:rFonts w:eastAsiaTheme="minorEastAsia"/>
                <w:sz w:val="22"/>
                <w:szCs w:val="22"/>
              </w:rPr>
              <w:t>%</w:t>
            </w:r>
          </w:p>
        </w:tc>
      </w:tr>
      <w:tr w:rsidR="00164971" w:rsidRPr="00DE0B36" w:rsidTr="001A0ECA">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6</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6</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20</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9</w:t>
            </w:r>
          </w:p>
        </w:tc>
        <w:tc>
          <w:tcPr>
            <w:tcW w:w="362"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164971" w:rsidRPr="00DE0B36" w:rsidRDefault="00BA01BF"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BA01BF"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9</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92.7</w:t>
            </w:r>
            <w:r w:rsidR="00BA01BF" w:rsidRPr="00DE0B36">
              <w:rPr>
                <w:rFonts w:eastAsiaTheme="minorEastAsia"/>
                <w:sz w:val="22"/>
                <w:szCs w:val="22"/>
              </w:rPr>
              <w:t>%</w:t>
            </w:r>
          </w:p>
        </w:tc>
      </w:tr>
      <w:tr w:rsidR="00164971" w:rsidRPr="00DE0B36" w:rsidTr="001A0ECA">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7</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7</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6</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w:t>
            </w:r>
          </w:p>
        </w:tc>
        <w:tc>
          <w:tcPr>
            <w:tcW w:w="362" w:type="pct"/>
            <w:vAlign w:val="center"/>
          </w:tcPr>
          <w:p w:rsidR="00164971" w:rsidRPr="00DE0B36" w:rsidRDefault="0061390F" w:rsidP="007B298C">
            <w:pPr>
              <w:ind w:firstLine="0"/>
              <w:jc w:val="center"/>
              <w:rPr>
                <w:rFonts w:eastAsiaTheme="minorEastAsia"/>
                <w:sz w:val="22"/>
                <w:szCs w:val="22"/>
              </w:rPr>
            </w:pPr>
            <w:r w:rsidRPr="00DE0B36">
              <w:rPr>
                <w:rFonts w:eastAsiaTheme="minorEastAsia"/>
                <w:sz w:val="22"/>
                <w:szCs w:val="22"/>
              </w:rPr>
              <w:t>0</w:t>
            </w:r>
          </w:p>
        </w:tc>
        <w:tc>
          <w:tcPr>
            <w:tcW w:w="420"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92" w:type="pct"/>
            <w:vAlign w:val="center"/>
          </w:tcPr>
          <w:p w:rsidR="00164971" w:rsidRPr="00DE0B36" w:rsidRDefault="0061390F"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4</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89.3</w:t>
            </w:r>
            <w:r w:rsidR="0061390F" w:rsidRPr="00DE0B36">
              <w:rPr>
                <w:rFonts w:eastAsiaTheme="minorEastAsia"/>
                <w:sz w:val="22"/>
                <w:szCs w:val="22"/>
              </w:rPr>
              <w:t>%</w:t>
            </w:r>
          </w:p>
        </w:tc>
      </w:tr>
      <w:tr w:rsidR="00881AC0" w:rsidRPr="00DE0B36" w:rsidTr="001A0ECA">
        <w:trPr>
          <w:trHeight w:val="227"/>
        </w:trPr>
        <w:tc>
          <w:tcPr>
            <w:tcW w:w="326"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8</w:t>
            </w:r>
          </w:p>
        </w:tc>
        <w:tc>
          <w:tcPr>
            <w:tcW w:w="914"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P8</w:t>
            </w:r>
          </w:p>
        </w:tc>
        <w:tc>
          <w:tcPr>
            <w:tcW w:w="413"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41"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62" w:type="pct"/>
            <w:vAlign w:val="center"/>
          </w:tcPr>
          <w:p w:rsidR="00881AC0" w:rsidRPr="00DE0B36" w:rsidRDefault="009B6D9B" w:rsidP="007B298C">
            <w:pPr>
              <w:ind w:firstLine="0"/>
              <w:jc w:val="center"/>
              <w:rPr>
                <w:rFonts w:eastAsiaTheme="minorEastAsia"/>
                <w:sz w:val="22"/>
                <w:szCs w:val="22"/>
              </w:rPr>
            </w:pPr>
            <w:r w:rsidRPr="00DE0B36">
              <w:rPr>
                <w:rFonts w:eastAsiaTheme="minorEastAsia"/>
                <w:sz w:val="22"/>
                <w:szCs w:val="22"/>
              </w:rPr>
              <w:t>0</w:t>
            </w:r>
          </w:p>
        </w:tc>
        <w:tc>
          <w:tcPr>
            <w:tcW w:w="420" w:type="pct"/>
            <w:vAlign w:val="center"/>
          </w:tcPr>
          <w:p w:rsidR="00881AC0" w:rsidRPr="00DE0B36" w:rsidRDefault="009B6D9B"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881AC0" w:rsidRPr="00DE0B36" w:rsidRDefault="009B6D9B"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881AC0" w:rsidRPr="00DE0B36" w:rsidRDefault="003B2B26" w:rsidP="007B298C">
            <w:pPr>
              <w:ind w:firstLine="0"/>
              <w:jc w:val="center"/>
              <w:rPr>
                <w:rFonts w:eastAsiaTheme="minorEastAsia"/>
                <w:sz w:val="22"/>
                <w:szCs w:val="22"/>
              </w:rPr>
            </w:pPr>
            <w:r w:rsidRPr="00DE0B36">
              <w:rPr>
                <w:rFonts w:eastAsiaTheme="minorEastAsia"/>
                <w:sz w:val="22"/>
                <w:szCs w:val="22"/>
              </w:rPr>
              <w:t>135</w:t>
            </w:r>
          </w:p>
        </w:tc>
        <w:tc>
          <w:tcPr>
            <w:tcW w:w="873" w:type="pct"/>
            <w:vAlign w:val="center"/>
          </w:tcPr>
          <w:p w:rsidR="00881AC0" w:rsidRPr="00DE0B36" w:rsidRDefault="000D2387" w:rsidP="000D2387">
            <w:pPr>
              <w:ind w:firstLine="0"/>
              <w:jc w:val="center"/>
              <w:rPr>
                <w:rFonts w:eastAsiaTheme="minorEastAsia"/>
                <w:sz w:val="22"/>
                <w:szCs w:val="22"/>
              </w:rPr>
            </w:pPr>
            <w:r w:rsidRPr="00DE0B36">
              <w:rPr>
                <w:rFonts w:eastAsiaTheme="minorEastAsia"/>
                <w:sz w:val="22"/>
                <w:szCs w:val="22"/>
              </w:rPr>
              <w:t>90</w:t>
            </w:r>
            <w:r w:rsidR="009B6D9B" w:rsidRPr="00DE0B36">
              <w:rPr>
                <w:rFonts w:eastAsiaTheme="minorEastAsia"/>
                <w:sz w:val="22"/>
                <w:szCs w:val="22"/>
              </w:rPr>
              <w:t>%</w:t>
            </w:r>
          </w:p>
        </w:tc>
      </w:tr>
      <w:tr w:rsidR="00881AC0" w:rsidRPr="00DE0B36" w:rsidTr="001A0ECA">
        <w:trPr>
          <w:trHeight w:val="227"/>
        </w:trPr>
        <w:tc>
          <w:tcPr>
            <w:tcW w:w="326"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9</w:t>
            </w:r>
          </w:p>
        </w:tc>
        <w:tc>
          <w:tcPr>
            <w:tcW w:w="914"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P9</w:t>
            </w:r>
          </w:p>
        </w:tc>
        <w:tc>
          <w:tcPr>
            <w:tcW w:w="413"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4</w:t>
            </w:r>
          </w:p>
        </w:tc>
        <w:tc>
          <w:tcPr>
            <w:tcW w:w="341"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62" w:type="pct"/>
            <w:vAlign w:val="center"/>
          </w:tcPr>
          <w:p w:rsidR="00881AC0" w:rsidRPr="00DE0B36" w:rsidRDefault="007A5B18" w:rsidP="007B298C">
            <w:pPr>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881AC0" w:rsidRPr="00DE0B36" w:rsidRDefault="007A5B18"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881AC0" w:rsidRPr="00DE0B36" w:rsidRDefault="007A5B18"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881AC0" w:rsidRPr="00DE0B36" w:rsidRDefault="003B2B26" w:rsidP="007B298C">
            <w:pPr>
              <w:ind w:firstLine="0"/>
              <w:jc w:val="center"/>
              <w:rPr>
                <w:rFonts w:eastAsiaTheme="minorEastAsia"/>
                <w:sz w:val="22"/>
                <w:szCs w:val="22"/>
              </w:rPr>
            </w:pPr>
            <w:r w:rsidRPr="00DE0B36">
              <w:rPr>
                <w:rFonts w:eastAsiaTheme="minorEastAsia"/>
                <w:sz w:val="22"/>
                <w:szCs w:val="22"/>
              </w:rPr>
              <w:t>133</w:t>
            </w:r>
          </w:p>
        </w:tc>
        <w:tc>
          <w:tcPr>
            <w:tcW w:w="873" w:type="pct"/>
            <w:vAlign w:val="center"/>
          </w:tcPr>
          <w:p w:rsidR="00881AC0" w:rsidRPr="00DE0B36" w:rsidRDefault="000D2387" w:rsidP="000D2387">
            <w:pPr>
              <w:ind w:firstLine="0"/>
              <w:jc w:val="center"/>
              <w:rPr>
                <w:rFonts w:eastAsiaTheme="minorEastAsia"/>
                <w:sz w:val="22"/>
                <w:szCs w:val="22"/>
              </w:rPr>
            </w:pPr>
            <w:r w:rsidRPr="00DE0B36">
              <w:rPr>
                <w:rFonts w:eastAsiaTheme="minorEastAsia"/>
                <w:sz w:val="22"/>
                <w:szCs w:val="22"/>
              </w:rPr>
              <w:t>86.7</w:t>
            </w:r>
            <w:r w:rsidR="0029744F" w:rsidRPr="00DE0B36">
              <w:rPr>
                <w:rFonts w:eastAsiaTheme="minorEastAsia"/>
                <w:sz w:val="22"/>
                <w:szCs w:val="22"/>
              </w:rPr>
              <w:t>%</w:t>
            </w:r>
          </w:p>
        </w:tc>
      </w:tr>
      <w:tr w:rsidR="00881AC0" w:rsidRPr="00DE0B36" w:rsidTr="001A0ECA">
        <w:trPr>
          <w:trHeight w:val="227"/>
        </w:trPr>
        <w:tc>
          <w:tcPr>
            <w:tcW w:w="326"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10</w:t>
            </w:r>
          </w:p>
        </w:tc>
        <w:tc>
          <w:tcPr>
            <w:tcW w:w="914"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P10</w:t>
            </w:r>
          </w:p>
        </w:tc>
        <w:tc>
          <w:tcPr>
            <w:tcW w:w="413"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6</w:t>
            </w:r>
          </w:p>
        </w:tc>
        <w:tc>
          <w:tcPr>
            <w:tcW w:w="341"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1</w:t>
            </w:r>
          </w:p>
        </w:tc>
        <w:tc>
          <w:tcPr>
            <w:tcW w:w="362" w:type="pct"/>
            <w:vAlign w:val="center"/>
          </w:tcPr>
          <w:p w:rsidR="00881AC0" w:rsidRPr="00DE0B36" w:rsidRDefault="00DB54DE" w:rsidP="007B298C">
            <w:pPr>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2</w:t>
            </w:r>
          </w:p>
        </w:tc>
        <w:tc>
          <w:tcPr>
            <w:tcW w:w="492" w:type="pct"/>
            <w:vAlign w:val="center"/>
          </w:tcPr>
          <w:p w:rsidR="00881AC0" w:rsidRPr="00DE0B36" w:rsidRDefault="00DB54DE"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881AC0" w:rsidRPr="00DE0B36" w:rsidRDefault="003B2B26" w:rsidP="007B298C">
            <w:pPr>
              <w:ind w:firstLine="0"/>
              <w:jc w:val="center"/>
              <w:rPr>
                <w:rFonts w:eastAsiaTheme="minorEastAsia"/>
                <w:sz w:val="22"/>
                <w:szCs w:val="22"/>
              </w:rPr>
            </w:pPr>
            <w:r w:rsidRPr="00DE0B36">
              <w:rPr>
                <w:rFonts w:eastAsiaTheme="minorEastAsia"/>
                <w:sz w:val="22"/>
                <w:szCs w:val="22"/>
              </w:rPr>
              <w:t>131</w:t>
            </w:r>
          </w:p>
        </w:tc>
        <w:tc>
          <w:tcPr>
            <w:tcW w:w="873" w:type="pct"/>
            <w:vAlign w:val="center"/>
          </w:tcPr>
          <w:p w:rsidR="00881AC0" w:rsidRPr="00DE0B36" w:rsidRDefault="000D2387" w:rsidP="000D2387">
            <w:pPr>
              <w:ind w:firstLine="0"/>
              <w:jc w:val="center"/>
              <w:rPr>
                <w:rFonts w:eastAsiaTheme="minorEastAsia"/>
                <w:sz w:val="22"/>
                <w:szCs w:val="22"/>
              </w:rPr>
            </w:pPr>
            <w:r w:rsidRPr="00DE0B36">
              <w:rPr>
                <w:rFonts w:eastAsiaTheme="minorEastAsia"/>
                <w:sz w:val="22"/>
                <w:szCs w:val="22"/>
              </w:rPr>
              <w:t>87.3</w:t>
            </w:r>
            <w:r w:rsidR="00DB0A70" w:rsidRPr="00DE0B36">
              <w:rPr>
                <w:rFonts w:eastAsiaTheme="minorEastAsia"/>
                <w:sz w:val="22"/>
                <w:szCs w:val="22"/>
              </w:rPr>
              <w:t>%</w:t>
            </w:r>
          </w:p>
        </w:tc>
      </w:tr>
      <w:tr w:rsidR="00164971" w:rsidRPr="00DE0B36" w:rsidTr="001A0ECA">
        <w:trPr>
          <w:trHeight w:val="227"/>
        </w:trPr>
        <w:tc>
          <w:tcPr>
            <w:tcW w:w="4127" w:type="pct"/>
            <w:gridSpan w:val="8"/>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Nilai rata-rata persentase</w:t>
            </w:r>
          </w:p>
        </w:tc>
        <w:tc>
          <w:tcPr>
            <w:tcW w:w="87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89.3%</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7D879CD2" wp14:editId="569820D2">
            <wp:extent cx="5829300" cy="276225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t xml:space="preserve">Berdasarkan hasil </w:t>
      </w:r>
      <w:r w:rsidR="00980B78">
        <w:rPr>
          <w:rFonts w:eastAsiaTheme="minorEastAsia"/>
        </w:rPr>
        <w:t>kuesioner</w:t>
      </w:r>
      <w:r>
        <w:rPr>
          <w:rFonts w:eastAsiaTheme="minorEastAsia"/>
        </w:rPr>
        <w:t xml:space="preserve"> diperoleh per</w:t>
      </w:r>
      <w:r w:rsidR="00572DC8">
        <w:rPr>
          <w:rFonts w:eastAsiaTheme="minorEastAsia"/>
        </w:rPr>
        <w:t>sentase nilai rata-rata yaitu 89,3%. 92</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enarik untuk dimainkan. 87.3</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udah digunakan, 90.7</w:t>
      </w:r>
      <w:r>
        <w:rPr>
          <w:rFonts w:eastAsiaTheme="minorEastAsia"/>
        </w:rPr>
        <w:t xml:space="preserve">% responden menyatakan bahasa yang digunakan dalam </w:t>
      </w:r>
      <w:r w:rsidR="00606770" w:rsidRPr="00606770">
        <w:rPr>
          <w:rFonts w:eastAsiaTheme="minorEastAsia"/>
          <w:i/>
        </w:rPr>
        <w:t>game</w:t>
      </w:r>
      <w:r>
        <w:rPr>
          <w:rFonts w:eastAsiaTheme="minorEastAsia"/>
          <w:i/>
        </w:rPr>
        <w:t xml:space="preserve"> </w:t>
      </w:r>
      <w:r>
        <w:rPr>
          <w:rFonts w:eastAsiaTheme="minorEastAsia"/>
        </w:rPr>
        <w:t xml:space="preserve">mudah dimengerti, </w:t>
      </w:r>
      <w:r w:rsidR="00572DC8">
        <w:rPr>
          <w:rFonts w:eastAsiaTheme="minorEastAsia"/>
        </w:rPr>
        <w:t>88</w:t>
      </w:r>
      <w:r>
        <w:rPr>
          <w:rFonts w:eastAsiaTheme="minorEastAsia"/>
        </w:rPr>
        <w:t xml:space="preserve">% responden menyatakan pertanyaan dalam </w:t>
      </w:r>
      <w:r w:rsidR="00606770" w:rsidRPr="00606770">
        <w:rPr>
          <w:rFonts w:eastAsiaTheme="minorEastAsia"/>
          <w:i/>
        </w:rPr>
        <w:t>game</w:t>
      </w:r>
      <w:r>
        <w:rPr>
          <w:rFonts w:eastAsiaTheme="minorEastAsia"/>
          <w:i/>
        </w:rPr>
        <w:t xml:space="preserve"> </w:t>
      </w:r>
      <w:r>
        <w:rPr>
          <w:rFonts w:eastAsiaTheme="minorEastAsia"/>
        </w:rPr>
        <w:t>mudah untuk dikerjakan, 87</w:t>
      </w:r>
      <w:r w:rsidR="00572DC8">
        <w:rPr>
          <w:rFonts w:eastAsiaTheme="minorEastAsia"/>
        </w:rPr>
        <w:t>.3</w:t>
      </w:r>
      <w:r>
        <w:rPr>
          <w:rFonts w:eastAsiaTheme="minorEastAsia"/>
        </w:rPr>
        <w:t xml:space="preserve">% responden menyatakan materi pembelajaran dalam </w:t>
      </w:r>
      <w:r w:rsidR="00606770" w:rsidRPr="00606770">
        <w:rPr>
          <w:rFonts w:eastAsiaTheme="minorEastAsia"/>
          <w:i/>
        </w:rPr>
        <w:t>game</w:t>
      </w:r>
      <w:r>
        <w:rPr>
          <w:rFonts w:eastAsiaTheme="minorEastAsia"/>
          <w:i/>
        </w:rPr>
        <w:t xml:space="preserve"> </w:t>
      </w:r>
      <w:r w:rsidR="00572DC8">
        <w:rPr>
          <w:rFonts w:eastAsiaTheme="minorEastAsia"/>
        </w:rPr>
        <w:t>mudah untuk dimengerti, 92.7</w:t>
      </w:r>
      <w:r>
        <w:rPr>
          <w:rFonts w:eastAsiaTheme="minorEastAsia"/>
        </w:rPr>
        <w:t xml:space="preserve">% responden menyatakan tampilan </w:t>
      </w:r>
      <w:r w:rsidR="00606770" w:rsidRPr="00606770">
        <w:rPr>
          <w:rFonts w:eastAsiaTheme="minorEastAsia"/>
          <w:i/>
        </w:rPr>
        <w:t>game</w:t>
      </w:r>
      <w:r>
        <w:rPr>
          <w:rFonts w:eastAsiaTheme="minorEastAsia"/>
          <w:i/>
        </w:rPr>
        <w:t xml:space="preserve"> </w:t>
      </w:r>
      <w:r>
        <w:rPr>
          <w:rFonts w:eastAsiaTheme="minorEastAsia"/>
        </w:rPr>
        <w:t xml:space="preserve">tidak membosankan, </w:t>
      </w:r>
      <w:r w:rsidR="00572DC8">
        <w:rPr>
          <w:rFonts w:eastAsiaTheme="minorEastAsia"/>
        </w:rPr>
        <w:lastRenderedPageBreak/>
        <w:t>89.3</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t membantu memahami materi pem</w:t>
      </w:r>
      <w:r w:rsidR="00572DC8">
        <w:rPr>
          <w:rFonts w:eastAsiaTheme="minorEastAsia"/>
        </w:rPr>
        <w:t>belajaran dengan lebih mudah. 90</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w:t>
      </w:r>
      <w:r w:rsidR="00572DC8">
        <w:rPr>
          <w:rFonts w:eastAsiaTheme="minorEastAsia"/>
        </w:rPr>
        <w:t>t meningkatkan minat belajar, 88.7</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i/>
        </w:rPr>
        <w:t xml:space="preserve"> </w:t>
      </w:r>
      <w:r w:rsidR="00572DC8">
        <w:rPr>
          <w:rFonts w:eastAsiaTheme="minorEastAsia"/>
        </w:rPr>
        <w:t>dapat berfungsi dengan baik, 87.3</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rPr>
        <w:t xml:space="preserve"> mudah untuk dimengerti dan digunakan.</w:t>
      </w:r>
    </w:p>
    <w:p w:rsidR="00F11FB1" w:rsidRDefault="00B94959" w:rsidP="00F11FB1">
      <w:pPr>
        <w:ind w:firstLine="0"/>
        <w:jc w:val="center"/>
        <w:rPr>
          <w:rFonts w:eastAsiaTheme="minorEastAsia"/>
        </w:rPr>
      </w:pPr>
      <w:r>
        <w:rPr>
          <w:rFonts w:eastAsiaTheme="minorEastAsia"/>
        </w:rPr>
        <w:t>Tabel 6</w:t>
      </w:r>
      <w:r w:rsidR="00F11FB1">
        <w:rPr>
          <w:rFonts w:eastAsiaTheme="minorEastAsia"/>
        </w:rPr>
        <w:t>.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ind w:firstLine="0"/>
              <w:jc w:val="left"/>
              <w:rPr>
                <w:rFonts w:eastAsiaTheme="minorEastAsia"/>
              </w:rPr>
            </w:pPr>
            <w:r>
              <w:rPr>
                <w:rFonts w:eastAsiaTheme="minorEastAsia"/>
              </w:rPr>
              <w:t xml:space="preserve">P1: Apakah </w:t>
            </w:r>
            <w:r w:rsidR="00606770" w:rsidRPr="00606770">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ind w:firstLine="0"/>
              <w:jc w:val="left"/>
              <w:rPr>
                <w:rFonts w:eastAsiaTheme="minorEastAsia"/>
              </w:rPr>
            </w:pPr>
            <w:r>
              <w:rPr>
                <w:rFonts w:eastAsiaTheme="minorEastAsia"/>
              </w:rPr>
              <w:t xml:space="preserve">P2: Apakah </w:t>
            </w:r>
            <w:r w:rsidR="00606770" w:rsidRPr="00606770">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 xml:space="preserve">P4: Pertanyaan dalam </w:t>
            </w:r>
            <w:r w:rsidR="00606770" w:rsidRPr="00606770">
              <w:rPr>
                <w:rFonts w:eastAsiaTheme="minorEastAsia"/>
                <w:i/>
              </w:rPr>
              <w:t>game</w:t>
            </w:r>
            <w:r>
              <w:rPr>
                <w:rFonts w:eastAsiaTheme="minorEastAsia"/>
              </w:rPr>
              <w:t xml:space="preserve"> dapat dikerjakan</w:t>
            </w:r>
          </w:p>
        </w:tc>
        <w:tc>
          <w:tcPr>
            <w:tcW w:w="2694" w:type="dxa"/>
            <w:vAlign w:val="center"/>
          </w:tcPr>
          <w:p w:rsidR="00B753EE" w:rsidRDefault="00B753EE" w:rsidP="00F11FB1">
            <w:pPr>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ind w:firstLine="0"/>
              <w:jc w:val="left"/>
              <w:rPr>
                <w:rFonts w:eastAsiaTheme="minorEastAsia"/>
              </w:rPr>
            </w:pPr>
            <w:r>
              <w:rPr>
                <w:rFonts w:eastAsiaTheme="minorEastAsia"/>
              </w:rPr>
              <w:t xml:space="preserve">P6: Tampilan </w:t>
            </w:r>
            <w:r w:rsidR="00606770" w:rsidRPr="00606770">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ind w:firstLine="0"/>
              <w:jc w:val="left"/>
              <w:rPr>
                <w:rFonts w:eastAsiaTheme="minorEastAsia"/>
              </w:rPr>
            </w:pP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 xml:space="preserve">P7: </w:t>
            </w:r>
            <w:r w:rsidR="00606770" w:rsidRPr="00606770">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ind w:firstLine="0"/>
              <w:jc w:val="left"/>
              <w:rPr>
                <w:rFonts w:eastAsiaTheme="minorEastAsia"/>
              </w:rPr>
            </w:pP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 xml:space="preserve">P8: </w:t>
            </w:r>
            <w:r w:rsidR="00606770" w:rsidRPr="00606770">
              <w:rPr>
                <w:i/>
              </w:rPr>
              <w:t>Game</w:t>
            </w:r>
            <w:r>
              <w:t xml:space="preserve"> dapat meningkatkan minat belajar</w:t>
            </w:r>
          </w:p>
        </w:tc>
        <w:tc>
          <w:tcPr>
            <w:tcW w:w="2694" w:type="dxa"/>
            <w:vAlign w:val="center"/>
          </w:tcPr>
          <w:p w:rsidR="00B753EE" w:rsidRDefault="00B753EE" w:rsidP="00F11FB1">
            <w:pPr>
              <w:ind w:firstLine="0"/>
              <w:jc w:val="left"/>
              <w:rPr>
                <w:rFonts w:eastAsiaTheme="minorEastAsia"/>
              </w:rPr>
            </w:pP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 xml:space="preserve">P9: </w:t>
            </w:r>
            <w:r>
              <w:t xml:space="preserve">Tombol dalam </w:t>
            </w:r>
            <w:r w:rsidR="00606770" w:rsidRPr="00606770">
              <w:rPr>
                <w:i/>
              </w:rPr>
              <w:t>game</w:t>
            </w:r>
            <w:r>
              <w:t xml:space="preserve"> berfungsi dengan baik</w:t>
            </w:r>
          </w:p>
        </w:tc>
        <w:tc>
          <w:tcPr>
            <w:tcW w:w="2694" w:type="dxa"/>
            <w:vAlign w:val="center"/>
          </w:tcPr>
          <w:p w:rsidR="00B753EE" w:rsidRDefault="00B753EE" w:rsidP="00F11FB1">
            <w:pPr>
              <w:ind w:firstLine="0"/>
              <w:jc w:val="left"/>
              <w:rPr>
                <w:rFonts w:eastAsiaTheme="minorEastAsia"/>
              </w:rPr>
            </w:pP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 xml:space="preserve">P10: </w:t>
            </w:r>
            <w:r w:rsidRPr="00205984">
              <w:rPr>
                <w:rFonts w:eastAsiaTheme="minorEastAsia"/>
              </w:rPr>
              <w:t xml:space="preserve">Tombol dalam </w:t>
            </w:r>
            <w:r w:rsidR="00606770" w:rsidRPr="00606770">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ind w:firstLine="0"/>
              <w:jc w:val="left"/>
              <w:rPr>
                <w:rFonts w:eastAsiaTheme="minorEastAsia"/>
              </w:rPr>
            </w:pPr>
          </w:p>
        </w:tc>
      </w:tr>
    </w:tbl>
    <w:p w:rsidR="00CC379C" w:rsidRDefault="00CC379C" w:rsidP="007C57A1">
      <w:pPr>
        <w:pStyle w:val="Subjudul"/>
        <w:numPr>
          <w:ilvl w:val="0"/>
          <w:numId w:val="0"/>
        </w:numPr>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046245">
      <w:pPr>
        <w:ind w:firstLine="709"/>
        <w:rPr>
          <w:b/>
        </w:rPr>
      </w:pPr>
      <w:r>
        <w:t>Berdasarkan penelitian yang telah dilakukan dapat ditarik kesimpulan yaitu:</w:t>
      </w:r>
    </w:p>
    <w:p w:rsidR="003176F9" w:rsidRPr="00046245" w:rsidRDefault="007A2878" w:rsidP="00046245">
      <w:pPr>
        <w:pStyle w:val="ListParagraph"/>
        <w:numPr>
          <w:ilvl w:val="0"/>
          <w:numId w:val="28"/>
        </w:numPr>
        <w:rPr>
          <w:b/>
        </w:rPr>
      </w:pPr>
      <w:bookmarkStart w:id="0" w:name="_GoBack"/>
      <w:r>
        <w:t>Peneliti telah</w:t>
      </w:r>
      <w:r w:rsidR="00FE2440">
        <w:t xml:space="preserve"> berhasil</w:t>
      </w:r>
      <w:r>
        <w:t xml:space="preserve"> membuat </w:t>
      </w:r>
      <w:r w:rsidR="00606770" w:rsidRPr="00046245">
        <w:rPr>
          <w:i/>
        </w:rPr>
        <w:t>game</w:t>
      </w:r>
      <w:r w:rsidRPr="00046245">
        <w:rPr>
          <w:i/>
        </w:rPr>
        <w:t xml:space="preserve"> </w:t>
      </w:r>
      <w:r>
        <w:t xml:space="preserve">edukasi pengenalan iklim dan cuaca </w:t>
      </w:r>
      <w:r w:rsidR="0024492B">
        <w:t>untuk</w:t>
      </w:r>
      <w:r w:rsidR="006C1375">
        <w:t xml:space="preserve"> membantu </w:t>
      </w:r>
      <w:r w:rsidR="008A1078">
        <w:t>proses belajar siswa</w:t>
      </w:r>
      <w:r w:rsidR="00A85EEB">
        <w:t>.</w:t>
      </w:r>
    </w:p>
    <w:p w:rsidR="007A2878" w:rsidRPr="00046245" w:rsidRDefault="007A2878" w:rsidP="00046245">
      <w:pPr>
        <w:pStyle w:val="ListParagraph"/>
        <w:numPr>
          <w:ilvl w:val="0"/>
          <w:numId w:val="28"/>
        </w:numPr>
        <w:rPr>
          <w:b/>
        </w:rPr>
      </w:pPr>
      <w:r>
        <w:t>Berdasarkan</w:t>
      </w:r>
      <w:r w:rsidR="00A85EEB">
        <w:t xml:space="preserve"> pengujian </w:t>
      </w:r>
      <w:r w:rsidR="007F50B1" w:rsidRPr="00046245">
        <w:rPr>
          <w:i/>
        </w:rPr>
        <w:t>black box</w:t>
      </w:r>
      <w:r w:rsidR="005C7BCD" w:rsidRPr="00046245">
        <w:rPr>
          <w:i/>
        </w:rPr>
        <w:t>,</w:t>
      </w:r>
      <w:r w:rsidR="00A85EEB" w:rsidRPr="00046245">
        <w:rPr>
          <w:i/>
        </w:rPr>
        <w:t xml:space="preserve"> </w:t>
      </w:r>
      <w:r w:rsidR="00606770" w:rsidRPr="00046245">
        <w:rPr>
          <w:i/>
        </w:rPr>
        <w:t>game</w:t>
      </w:r>
      <w:r w:rsidR="00E8615C" w:rsidRPr="00046245">
        <w:rPr>
          <w:i/>
        </w:rPr>
        <w:t xml:space="preserve"> </w:t>
      </w:r>
      <w:r w:rsidR="00E8615C">
        <w:t>edukasi pengenalan</w:t>
      </w:r>
      <w:r w:rsidR="00F8145A">
        <w:t xml:space="preserve"> iklim dan cuaca dapat berjalan </w:t>
      </w:r>
      <w:r w:rsidR="00E8615C">
        <w:t xml:space="preserve">dengan </w:t>
      </w:r>
      <w:r w:rsidR="006C146D">
        <w:t>semestinya</w:t>
      </w:r>
      <w:r w:rsidR="00E8615C">
        <w:t>.</w:t>
      </w:r>
    </w:p>
    <w:p w:rsidR="006562D9" w:rsidRPr="00046245" w:rsidRDefault="00E8615C" w:rsidP="00046245">
      <w:pPr>
        <w:pStyle w:val="ListParagraph"/>
        <w:numPr>
          <w:ilvl w:val="0"/>
          <w:numId w:val="28"/>
        </w:numPr>
        <w:rPr>
          <w:b/>
        </w:rPr>
      </w:pPr>
      <w:r>
        <w:t xml:space="preserve">Berdasarkan </w:t>
      </w:r>
      <w:r w:rsidR="00A62459">
        <w:t>hasil kuesioner</w:t>
      </w:r>
      <w:r w:rsidR="00F96B52">
        <w:t xml:space="preserve"> diperoleh</w:t>
      </w:r>
      <w:r w:rsidR="004034BF">
        <w:t xml:space="preserve"> persentase</w:t>
      </w:r>
      <w:r>
        <w:t xml:space="preserve"> rata-rata </w:t>
      </w:r>
      <w:r w:rsidR="005378BF">
        <w:t>sebesar 90.8%</w:t>
      </w:r>
      <w:r>
        <w:t xml:space="preserve"> yang menunju</w:t>
      </w:r>
      <w:r w:rsidR="004E391D">
        <w:t>k</w:t>
      </w:r>
      <w:r>
        <w:t>kan bahwa</w:t>
      </w:r>
      <w:r w:rsidR="000E116F">
        <w:t xml:space="preserve"> responden setuju</w:t>
      </w:r>
      <w:r w:rsidR="005378BF">
        <w:t>,</w:t>
      </w:r>
      <w:r>
        <w:t xml:space="preserve"> </w:t>
      </w:r>
      <w:r w:rsidR="00606770" w:rsidRPr="00046245">
        <w:rPr>
          <w:i/>
        </w:rPr>
        <w:t>game</w:t>
      </w:r>
      <w:r w:rsidRPr="00046245">
        <w:rPr>
          <w:i/>
        </w:rPr>
        <w:t xml:space="preserve"> </w:t>
      </w:r>
      <w:r>
        <w:t xml:space="preserve">edukasi pengenalan iklim dan cuaca </w:t>
      </w:r>
      <w:r w:rsidR="000E116F">
        <w:t>merupakan</w:t>
      </w:r>
      <w:r w:rsidR="00C24681">
        <w:t xml:space="preserve"> </w:t>
      </w:r>
      <w:r w:rsidR="00606770" w:rsidRPr="00046245">
        <w:rPr>
          <w:i/>
        </w:rPr>
        <w:t>game</w:t>
      </w:r>
      <w:r w:rsidR="00A62459" w:rsidRPr="00046245">
        <w:rPr>
          <w:i/>
        </w:rPr>
        <w:t xml:space="preserve"> </w:t>
      </w:r>
      <w:r w:rsidR="00A62459">
        <w:t>yang menarik</w:t>
      </w:r>
      <w:r w:rsidR="00295D38">
        <w:t xml:space="preserve">, mudah digunakan, bahasanya mudah dimengerti serta tombol dalam </w:t>
      </w:r>
      <w:r w:rsidR="00606770" w:rsidRPr="00046245">
        <w:rPr>
          <w:i/>
        </w:rPr>
        <w:t>game</w:t>
      </w:r>
      <w:r w:rsidR="00295D38" w:rsidRPr="00046245">
        <w:rPr>
          <w:i/>
        </w:rPr>
        <w:t xml:space="preserve"> </w:t>
      </w:r>
      <w:r w:rsidR="00295D38">
        <w:t>dapat berfungsi dengan baik.</w:t>
      </w:r>
      <w:bookmarkEnd w:id="0"/>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665EAD" w:rsidRDefault="00665EAD" w:rsidP="00665EAD">
      <w:pPr>
        <w:pStyle w:val="Subjudul"/>
        <w:numPr>
          <w:ilvl w:val="0"/>
          <w:numId w:val="0"/>
        </w:numPr>
        <w:ind w:left="709"/>
        <w:rPr>
          <w:rFonts w:eastAsiaTheme="minorEastAsia"/>
          <w:b w:val="0"/>
        </w:rPr>
      </w:pPr>
    </w:p>
    <w:p w:rsidR="00C77E37" w:rsidRDefault="00C77E37" w:rsidP="00665EAD">
      <w:pPr>
        <w:pStyle w:val="Subjudul"/>
        <w:numPr>
          <w:ilvl w:val="0"/>
          <w:numId w:val="0"/>
        </w:numPr>
        <w:ind w:left="709"/>
        <w:rPr>
          <w:rFonts w:eastAsiaTheme="minorEastAsia"/>
          <w:b w:val="0"/>
        </w:rPr>
      </w:pPr>
    </w:p>
    <w:p w:rsidR="00923CFB" w:rsidRDefault="00923CFB" w:rsidP="00665EAD">
      <w:pPr>
        <w:pStyle w:val="Subjudul"/>
        <w:numPr>
          <w:ilvl w:val="0"/>
          <w:numId w:val="0"/>
        </w:numPr>
        <w:ind w:left="709"/>
        <w:rPr>
          <w:rFonts w:eastAsiaTheme="minorEastAsia"/>
          <w:b w:val="0"/>
        </w:rPr>
      </w:pPr>
    </w:p>
    <w:p w:rsidR="00923CFB" w:rsidRDefault="00923CFB" w:rsidP="00665EAD">
      <w:pPr>
        <w:pStyle w:val="Subjudul"/>
        <w:numPr>
          <w:ilvl w:val="0"/>
          <w:numId w:val="0"/>
        </w:numPr>
        <w:ind w:left="709"/>
        <w:rPr>
          <w:rFonts w:eastAsiaTheme="minorEastAsia"/>
          <w:b w:val="0"/>
        </w:rPr>
      </w:pPr>
    </w:p>
    <w:p w:rsidR="00923CFB" w:rsidRPr="00686B22" w:rsidRDefault="00923CFB"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t>DAFTAR PUSTAKA</w:t>
      </w:r>
    </w:p>
    <w:p w:rsidR="00A70EA1" w:rsidRDefault="00A70EA1" w:rsidP="00676953">
      <w:pPr>
        <w:widowControl w:val="0"/>
        <w:autoSpaceDE w:val="0"/>
        <w:autoSpaceDN w:val="0"/>
        <w:adjustRightInd w:val="0"/>
        <w:spacing w:line="240" w:lineRule="auto"/>
        <w:ind w:left="480" w:hanging="480"/>
      </w:pPr>
      <w:r w:rsidRPr="00A70EA1">
        <w:t xml:space="preserve">Alfionita, F., &amp; Wantoro, Jan, S. T., Eng, M. (2019). Peningkatan Kemampuan Membaca Aksara Jawa Melalui </w:t>
      </w:r>
      <w:r w:rsidR="00606770" w:rsidRPr="00606770">
        <w:rPr>
          <w:i/>
        </w:rPr>
        <w:t>Game</w:t>
      </w:r>
      <w:r w:rsidRPr="00A70EA1">
        <w:t xml:space="preserv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 xml:space="preserve">Anshari, M. K., Arifin, S., &amp; Rahmadiansah, A. (2013). Perancangan Prediktor Cuaca Maritim Berbasis Logika Fuzzy Menggunakan </w:t>
      </w:r>
      <w:r w:rsidR="00606770" w:rsidRPr="00606770">
        <w:rPr>
          <w:i/>
        </w:rPr>
        <w:t>User</w:t>
      </w:r>
      <w:r w:rsidRPr="00676953">
        <w:t xml:space="preserve">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 xml:space="preserve">Dana, P. O. D., &amp; Azizah Fatmawati, S. T. (2018). </w:t>
      </w:r>
      <w:r w:rsidR="00606770" w:rsidRPr="00606770">
        <w:rPr>
          <w:i/>
        </w:rPr>
        <w:t>Game</w:t>
      </w:r>
      <w:r w:rsidRPr="00A70EA1">
        <w:t xml:space="preserv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606770" w:rsidRPr="00606770">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 xml:space="preserve">El Hakim, F., &amp; Azizah Fatmawati, S. T. (2019). </w:t>
      </w:r>
      <w:r w:rsidR="00606770" w:rsidRPr="00606770">
        <w:rPr>
          <w:i/>
        </w:rPr>
        <w:t>Game</w:t>
      </w:r>
      <w:r w:rsidRPr="00A70EA1">
        <w:t xml:space="preserv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w:t>
      </w:r>
      <w:r w:rsidR="00606770" w:rsidRPr="00606770">
        <w:rPr>
          <w:i/>
        </w:rPr>
        <w:t>user</w:t>
      </w:r>
      <w:r w:rsidRPr="00020F32">
        <w:t xml:space="preserve">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3362A4" w:rsidRPr="00B47438" w:rsidRDefault="00676953" w:rsidP="00B47438">
      <w:pPr>
        <w:widowControl w:val="0"/>
        <w:autoSpaceDE w:val="0"/>
        <w:autoSpaceDN w:val="0"/>
        <w:adjustRightInd w:val="0"/>
        <w:spacing w:line="240" w:lineRule="auto"/>
        <w:ind w:left="480" w:hanging="480"/>
      </w:pPr>
      <w:r w:rsidRPr="00676953">
        <w:t xml:space="preserve">Novaliendry, D. (2013). Aplikasi </w:t>
      </w:r>
      <w:r w:rsidR="00606770" w:rsidRPr="00606770">
        <w:rPr>
          <w:i/>
        </w:rPr>
        <w:t>game</w:t>
      </w:r>
      <w:r w:rsidRPr="00676953">
        <w:t xml:space="preserve"> geografi berbasis multimedia interaktif (studi kasus siswa kelas IX SMPN 1 RAO). 6(2), 106-118.</w:t>
      </w:r>
    </w:p>
    <w:p w:rsidR="003362A4" w:rsidRDefault="003362A4" w:rsidP="00676953">
      <w:pPr>
        <w:pStyle w:val="Subjudul"/>
        <w:numPr>
          <w:ilvl w:val="0"/>
          <w:numId w:val="0"/>
        </w:numPr>
        <w:ind w:left="284" w:hanging="284"/>
        <w:rPr>
          <w:rFonts w:eastAsiaTheme="minorEastAsia"/>
          <w:b w:val="0"/>
        </w:rPr>
      </w:pPr>
      <w:r w:rsidRPr="003362A4">
        <w:rPr>
          <w:rFonts w:eastAsiaTheme="minorEastAsia"/>
          <w:b w:val="0"/>
        </w:rPr>
        <w:t>Putri, D. A. P. (2019). Edu</w:t>
      </w:r>
      <w:r w:rsidR="00606770" w:rsidRPr="00606770">
        <w:rPr>
          <w:rFonts w:eastAsiaTheme="minorEastAsia"/>
          <w:b w:val="0"/>
          <w:i/>
        </w:rPr>
        <w:t>game</w:t>
      </w:r>
      <w:r w:rsidRPr="003362A4">
        <w:rPr>
          <w:rFonts w:eastAsiaTheme="minorEastAsia"/>
          <w:b w:val="0"/>
        </w:rPr>
        <w:t xml:space="preserve"> Operasi Hitung Matematika untuk Anak Sekolah Dasar (SD) Berbasis Android. PROtek: Jurnal Ilmiah Teknik Elektro, 6(2), 85-89.</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606770" w:rsidRPr="00606770">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w:t>
      </w:r>
      <w:r w:rsidR="00606770" w:rsidRPr="00606770">
        <w:rPr>
          <w:rFonts w:eastAsiaTheme="minorEastAsia"/>
          <w:b w:val="0"/>
          <w:i/>
        </w:rPr>
        <w:t>Game</w:t>
      </w:r>
      <w:r w:rsidRPr="003360FC">
        <w:rPr>
          <w:rFonts w:eastAsiaTheme="minorEastAsia"/>
          <w:b w:val="0"/>
        </w:rPr>
        <w:t xml:space="preserv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312186">
      <w:headerReference w:type="even" r:id="rId50"/>
      <w:headerReference w:type="default" r:id="rId51"/>
      <w:footerReference w:type="even" r:id="rId52"/>
      <w:footerReference w:type="default" r:id="rId53"/>
      <w:headerReference w:type="first" r:id="rId54"/>
      <w:footerReference w:type="first" r:id="rId55"/>
      <w:pgSz w:w="11907" w:h="16839" w:code="9"/>
      <w:pgMar w:top="1440" w:right="1440" w:bottom="1440" w:left="1440" w:header="720" w:footer="39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2783" w:rsidRDefault="00062783" w:rsidP="00DD4FB8">
      <w:pPr>
        <w:spacing w:line="240" w:lineRule="auto"/>
      </w:pPr>
      <w:r>
        <w:separator/>
      </w:r>
    </w:p>
  </w:endnote>
  <w:endnote w:type="continuationSeparator" w:id="0">
    <w:p w:rsidR="00062783" w:rsidRDefault="00062783" w:rsidP="00DD4F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rsidP="004D5CBE">
    <w:pPr>
      <w:pStyle w:val="Footer"/>
      <w:ind w:firstLine="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Footer"/>
    </w:pPr>
  </w:p>
  <w:p w:rsidR="002211BF" w:rsidRDefault="002211BF" w:rsidP="002211BF">
    <w:pPr>
      <w:pStyle w:val="Footer"/>
      <w:tabs>
        <w:tab w:val="left" w:pos="1440"/>
        <w:tab w:val="center" w:pos="4820"/>
      </w:tabs>
      <w:jc w:val="left"/>
    </w:pPr>
  </w:p>
  <w:p w:rsidR="002211BF" w:rsidRDefault="002211BF"/>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00519829"/>
      <w:docPartObj>
        <w:docPartGallery w:val="Page Numbers (Bottom of Page)"/>
        <w:docPartUnique/>
      </w:docPartObj>
    </w:sdtPr>
    <w:sdtEndPr>
      <w:rPr>
        <w:noProof/>
      </w:rPr>
    </w:sdtEndPr>
    <w:sdtContent>
      <w:p w:rsidR="002211BF" w:rsidRDefault="002211BF">
        <w:pPr>
          <w:pStyle w:val="Footer"/>
          <w:jc w:val="center"/>
        </w:pPr>
        <w:r>
          <w:rPr>
            <w:noProof w:val="0"/>
          </w:rPr>
          <w:fldChar w:fldCharType="begin"/>
        </w:r>
        <w:r>
          <w:instrText xml:space="preserve"> PAGE   \* MERGEFORMAT </w:instrText>
        </w:r>
        <w:r>
          <w:rPr>
            <w:noProof w:val="0"/>
          </w:rPr>
          <w:fldChar w:fldCharType="separate"/>
        </w:r>
        <w:r w:rsidR="00046245">
          <w:t>v</w:t>
        </w:r>
        <w:r>
          <w:fldChar w:fldCharType="end"/>
        </w:r>
      </w:p>
    </w:sdtContent>
  </w:sdt>
  <w:p w:rsidR="002211BF" w:rsidRDefault="002211BF" w:rsidP="004D5CBE">
    <w:pPr>
      <w:pStyle w:val="Footer"/>
      <w:ind w:firstLine="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sz w:val="22"/>
        <w:szCs w:val="22"/>
      </w:rPr>
      <w:id w:val="-128245926"/>
      <w:docPartObj>
        <w:docPartGallery w:val="Page Numbers (Bottom of Page)"/>
        <w:docPartUnique/>
      </w:docPartObj>
    </w:sdtPr>
    <w:sdtEndPr>
      <w:rPr>
        <w:noProof/>
      </w:rPr>
    </w:sdtEndPr>
    <w:sdtContent>
      <w:p w:rsidR="002211BF" w:rsidRPr="00157122" w:rsidRDefault="002211BF">
        <w:pPr>
          <w:pStyle w:val="Footer"/>
          <w:jc w:val="center"/>
          <w:rPr>
            <w:sz w:val="22"/>
            <w:szCs w:val="22"/>
          </w:rPr>
        </w:pPr>
        <w:r w:rsidRPr="00157122">
          <w:rPr>
            <w:noProof w:val="0"/>
            <w:sz w:val="22"/>
            <w:szCs w:val="22"/>
          </w:rPr>
          <w:fldChar w:fldCharType="begin"/>
        </w:r>
        <w:r w:rsidRPr="00157122">
          <w:rPr>
            <w:sz w:val="22"/>
            <w:szCs w:val="22"/>
          </w:rPr>
          <w:instrText xml:space="preserve"> PAGE   \* MERGEFORMAT </w:instrText>
        </w:r>
        <w:r w:rsidRPr="00157122">
          <w:rPr>
            <w:noProof w:val="0"/>
            <w:sz w:val="22"/>
            <w:szCs w:val="22"/>
          </w:rPr>
          <w:fldChar w:fldCharType="separate"/>
        </w:r>
        <w:r w:rsidR="00046245">
          <w:rPr>
            <w:sz w:val="22"/>
            <w:szCs w:val="22"/>
          </w:rPr>
          <w:t>19</w:t>
        </w:r>
        <w:r w:rsidRPr="00157122">
          <w:rPr>
            <w:sz w:val="22"/>
            <w:szCs w:val="22"/>
          </w:rPr>
          <w:fldChar w:fldCharType="end"/>
        </w:r>
      </w:p>
    </w:sdtContent>
  </w:sdt>
  <w:p w:rsidR="002211BF" w:rsidRDefault="002211B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2783" w:rsidRDefault="00062783" w:rsidP="00DD4FB8">
      <w:pPr>
        <w:spacing w:line="240" w:lineRule="auto"/>
      </w:pPr>
      <w:r>
        <w:separator/>
      </w:r>
    </w:p>
  </w:footnote>
  <w:footnote w:type="continuationSeparator" w:id="0">
    <w:p w:rsidR="00062783" w:rsidRDefault="00062783" w:rsidP="00DD4FB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4F61210"/>
    <w:multiLevelType w:val="hybridMultilevel"/>
    <w:tmpl w:val="4B2E9E2A"/>
    <w:lvl w:ilvl="0" w:tplc="ED7AE50A">
      <w:start w:val="1"/>
      <w:numFmt w:val="decimal"/>
      <w:lvlText w:val="2.%1"/>
      <w:lvlJc w:val="left"/>
      <w:pPr>
        <w:ind w:left="100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F40ECD"/>
    <w:multiLevelType w:val="hybridMultilevel"/>
    <w:tmpl w:val="8004B2E2"/>
    <w:lvl w:ilvl="0" w:tplc="0EBA51CC">
      <w:start w:val="1"/>
      <w:numFmt w:val="decimal"/>
      <w:lvlText w:val="3.%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36296F03"/>
    <w:multiLevelType w:val="hybridMultilevel"/>
    <w:tmpl w:val="03120FAC"/>
    <w:lvl w:ilvl="0" w:tplc="EFBCBB06">
      <w:start w:val="1"/>
      <w:numFmt w:val="decimal"/>
      <w:lvlText w:val="2.2.%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3AC7145B"/>
    <w:multiLevelType w:val="multilevel"/>
    <w:tmpl w:val="675E0C54"/>
    <w:lvl w:ilvl="0">
      <w:start w:val="1"/>
      <w:numFmt w:val="decimal"/>
      <w:pStyle w:val="Subjudu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64D4399"/>
    <w:multiLevelType w:val="hybridMultilevel"/>
    <w:tmpl w:val="9050D86E"/>
    <w:lvl w:ilvl="0" w:tplc="30D25530">
      <w:start w:val="1"/>
      <w:numFmt w:val="decimal"/>
      <w:lvlText w:val="3.%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586AC1"/>
    <w:multiLevelType w:val="hybridMultilevel"/>
    <w:tmpl w:val="5F42D07E"/>
    <w:lvl w:ilvl="0" w:tplc="0409000F">
      <w:start w:val="1"/>
      <w:numFmt w:val="decimal"/>
      <w:lvlText w:val="%1."/>
      <w:lvlJc w:val="left"/>
      <w:pPr>
        <w:ind w:left="1004"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4AF43D9F"/>
    <w:multiLevelType w:val="hybridMultilevel"/>
    <w:tmpl w:val="8B7460D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6">
    <w:nsid w:val="558A5567"/>
    <w:multiLevelType w:val="hybridMultilevel"/>
    <w:tmpl w:val="B5FE6D06"/>
    <w:lvl w:ilvl="0" w:tplc="3D9E4DE6">
      <w:start w:val="1"/>
      <w:numFmt w:val="decimal"/>
      <w:lvlText w:val="3.1.%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58630787"/>
    <w:multiLevelType w:val="hybridMultilevel"/>
    <w:tmpl w:val="0602FAAE"/>
    <w:lvl w:ilvl="0" w:tplc="EFBCBB06">
      <w:start w:val="1"/>
      <w:numFmt w:val="decimal"/>
      <w:lvlText w:val="2.2.%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BEE7218"/>
    <w:multiLevelType w:val="hybridMultilevel"/>
    <w:tmpl w:val="C9F07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BFB2ACD"/>
    <w:multiLevelType w:val="hybridMultilevel"/>
    <w:tmpl w:val="B13CDFD8"/>
    <w:lvl w:ilvl="0" w:tplc="8BD61616">
      <w:start w:val="1"/>
      <w:numFmt w:val="decimal"/>
      <w:lvlText w:val="3.2.%1."/>
      <w:lvlJc w:val="left"/>
      <w:pPr>
        <w:ind w:left="1004"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20"/>
  </w:num>
  <w:num w:numId="2">
    <w:abstractNumId w:val="22"/>
  </w:num>
  <w:num w:numId="3">
    <w:abstractNumId w:val="21"/>
  </w:num>
  <w:num w:numId="4">
    <w:abstractNumId w:val="9"/>
  </w:num>
  <w:num w:numId="5">
    <w:abstractNumId w:val="23"/>
  </w:num>
  <w:num w:numId="6">
    <w:abstractNumId w:val="2"/>
  </w:num>
  <w:num w:numId="7">
    <w:abstractNumId w:val="5"/>
  </w:num>
  <w:num w:numId="8">
    <w:abstractNumId w:val="11"/>
  </w:num>
  <w:num w:numId="9">
    <w:abstractNumId w:val="4"/>
  </w:num>
  <w:num w:numId="10">
    <w:abstractNumId w:val="17"/>
  </w:num>
  <w:num w:numId="11">
    <w:abstractNumId w:val="0"/>
  </w:num>
  <w:num w:numId="12">
    <w:abstractNumId w:val="14"/>
  </w:num>
  <w:num w:numId="13">
    <w:abstractNumId w:val="9"/>
    <w:lvlOverride w:ilvl="0">
      <w:startOverride w:val="1"/>
    </w:lvlOverride>
  </w:num>
  <w:num w:numId="14">
    <w:abstractNumId w:val="3"/>
  </w:num>
  <w:num w:numId="15">
    <w:abstractNumId w:val="1"/>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 w:numId="19">
    <w:abstractNumId w:val="19"/>
  </w:num>
  <w:num w:numId="20">
    <w:abstractNumId w:val="6"/>
  </w:num>
  <w:num w:numId="21">
    <w:abstractNumId w:val="7"/>
  </w:num>
  <w:num w:numId="22">
    <w:abstractNumId w:val="8"/>
  </w:num>
  <w:num w:numId="23">
    <w:abstractNumId w:val="15"/>
  </w:num>
  <w:num w:numId="24">
    <w:abstractNumId w:val="18"/>
  </w:num>
  <w:num w:numId="25">
    <w:abstractNumId w:val="10"/>
  </w:num>
  <w:num w:numId="26">
    <w:abstractNumId w:val="16"/>
  </w:num>
  <w:num w:numId="27">
    <w:abstractNumId w:val="24"/>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1F49"/>
    <w:rsid w:val="0000201C"/>
    <w:rsid w:val="00002BFA"/>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946"/>
    <w:rsid w:val="00023FBF"/>
    <w:rsid w:val="00024F9D"/>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245"/>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1155"/>
    <w:rsid w:val="00062783"/>
    <w:rsid w:val="00062BEB"/>
    <w:rsid w:val="0006374C"/>
    <w:rsid w:val="00064031"/>
    <w:rsid w:val="00064908"/>
    <w:rsid w:val="000650C2"/>
    <w:rsid w:val="000651F3"/>
    <w:rsid w:val="00065A23"/>
    <w:rsid w:val="00065B04"/>
    <w:rsid w:val="00065DCE"/>
    <w:rsid w:val="00066272"/>
    <w:rsid w:val="0007252C"/>
    <w:rsid w:val="00074FCC"/>
    <w:rsid w:val="000756CC"/>
    <w:rsid w:val="00075D45"/>
    <w:rsid w:val="00080094"/>
    <w:rsid w:val="00080373"/>
    <w:rsid w:val="000823CF"/>
    <w:rsid w:val="000823F8"/>
    <w:rsid w:val="00084076"/>
    <w:rsid w:val="0008409B"/>
    <w:rsid w:val="000850FA"/>
    <w:rsid w:val="00086164"/>
    <w:rsid w:val="00086285"/>
    <w:rsid w:val="00086B3D"/>
    <w:rsid w:val="00087D63"/>
    <w:rsid w:val="00094A17"/>
    <w:rsid w:val="000952DA"/>
    <w:rsid w:val="00097080"/>
    <w:rsid w:val="000A056B"/>
    <w:rsid w:val="000A1BCF"/>
    <w:rsid w:val="000A1FFF"/>
    <w:rsid w:val="000A44E4"/>
    <w:rsid w:val="000A497D"/>
    <w:rsid w:val="000A4C20"/>
    <w:rsid w:val="000A5BCC"/>
    <w:rsid w:val="000A69E9"/>
    <w:rsid w:val="000A77F3"/>
    <w:rsid w:val="000A7BE7"/>
    <w:rsid w:val="000B0737"/>
    <w:rsid w:val="000B0B02"/>
    <w:rsid w:val="000B2112"/>
    <w:rsid w:val="000B3F74"/>
    <w:rsid w:val="000B74C8"/>
    <w:rsid w:val="000B74DB"/>
    <w:rsid w:val="000C008D"/>
    <w:rsid w:val="000C3775"/>
    <w:rsid w:val="000C3C86"/>
    <w:rsid w:val="000C3F49"/>
    <w:rsid w:val="000C4245"/>
    <w:rsid w:val="000C4B16"/>
    <w:rsid w:val="000C63E2"/>
    <w:rsid w:val="000C686C"/>
    <w:rsid w:val="000C6A52"/>
    <w:rsid w:val="000D0555"/>
    <w:rsid w:val="000D0DA9"/>
    <w:rsid w:val="000D12D2"/>
    <w:rsid w:val="000D2387"/>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175E7"/>
    <w:rsid w:val="0012012F"/>
    <w:rsid w:val="00120DD6"/>
    <w:rsid w:val="00121653"/>
    <w:rsid w:val="00122D75"/>
    <w:rsid w:val="0012349A"/>
    <w:rsid w:val="001239BF"/>
    <w:rsid w:val="00123F43"/>
    <w:rsid w:val="00124237"/>
    <w:rsid w:val="00124460"/>
    <w:rsid w:val="00125020"/>
    <w:rsid w:val="00126BEF"/>
    <w:rsid w:val="00126CA4"/>
    <w:rsid w:val="00127AF9"/>
    <w:rsid w:val="001307C1"/>
    <w:rsid w:val="00130F94"/>
    <w:rsid w:val="00131170"/>
    <w:rsid w:val="0013260F"/>
    <w:rsid w:val="001330E6"/>
    <w:rsid w:val="001331E0"/>
    <w:rsid w:val="001337A1"/>
    <w:rsid w:val="00133AE6"/>
    <w:rsid w:val="00133CD8"/>
    <w:rsid w:val="00135077"/>
    <w:rsid w:val="001353A6"/>
    <w:rsid w:val="00135485"/>
    <w:rsid w:val="0013566D"/>
    <w:rsid w:val="00135AE6"/>
    <w:rsid w:val="001362A5"/>
    <w:rsid w:val="00141150"/>
    <w:rsid w:val="0014284D"/>
    <w:rsid w:val="00143A11"/>
    <w:rsid w:val="00145DFC"/>
    <w:rsid w:val="00146758"/>
    <w:rsid w:val="00146E87"/>
    <w:rsid w:val="0015097C"/>
    <w:rsid w:val="001513E3"/>
    <w:rsid w:val="00152C20"/>
    <w:rsid w:val="00152F06"/>
    <w:rsid w:val="001534B4"/>
    <w:rsid w:val="00153F4A"/>
    <w:rsid w:val="00154905"/>
    <w:rsid w:val="00155AB0"/>
    <w:rsid w:val="00155F16"/>
    <w:rsid w:val="0015612B"/>
    <w:rsid w:val="00157122"/>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147"/>
    <w:rsid w:val="00167239"/>
    <w:rsid w:val="00167283"/>
    <w:rsid w:val="001673AB"/>
    <w:rsid w:val="00171CEF"/>
    <w:rsid w:val="00172244"/>
    <w:rsid w:val="0017225A"/>
    <w:rsid w:val="00172724"/>
    <w:rsid w:val="00173482"/>
    <w:rsid w:val="001742DB"/>
    <w:rsid w:val="0017614A"/>
    <w:rsid w:val="0017670F"/>
    <w:rsid w:val="00177553"/>
    <w:rsid w:val="00177C0A"/>
    <w:rsid w:val="00180AC8"/>
    <w:rsid w:val="00184E2E"/>
    <w:rsid w:val="00185F7D"/>
    <w:rsid w:val="00186ADB"/>
    <w:rsid w:val="00186E5C"/>
    <w:rsid w:val="00187BC7"/>
    <w:rsid w:val="00191E18"/>
    <w:rsid w:val="00192854"/>
    <w:rsid w:val="00193B5E"/>
    <w:rsid w:val="00194343"/>
    <w:rsid w:val="001943B4"/>
    <w:rsid w:val="00195FDE"/>
    <w:rsid w:val="00196100"/>
    <w:rsid w:val="0019738B"/>
    <w:rsid w:val="001A03A0"/>
    <w:rsid w:val="001A063B"/>
    <w:rsid w:val="001A0ECA"/>
    <w:rsid w:val="001A17CF"/>
    <w:rsid w:val="001A274D"/>
    <w:rsid w:val="001A2FAC"/>
    <w:rsid w:val="001A3F51"/>
    <w:rsid w:val="001A4009"/>
    <w:rsid w:val="001A5585"/>
    <w:rsid w:val="001A710D"/>
    <w:rsid w:val="001A7986"/>
    <w:rsid w:val="001B0DE9"/>
    <w:rsid w:val="001B1432"/>
    <w:rsid w:val="001B417C"/>
    <w:rsid w:val="001B4C4D"/>
    <w:rsid w:val="001B505E"/>
    <w:rsid w:val="001B5AA6"/>
    <w:rsid w:val="001B6DD8"/>
    <w:rsid w:val="001C18ED"/>
    <w:rsid w:val="001C21E9"/>
    <w:rsid w:val="001C2435"/>
    <w:rsid w:val="001C37BD"/>
    <w:rsid w:val="001C3859"/>
    <w:rsid w:val="001C3C5A"/>
    <w:rsid w:val="001C4123"/>
    <w:rsid w:val="001C44DE"/>
    <w:rsid w:val="001C4561"/>
    <w:rsid w:val="001C6BF2"/>
    <w:rsid w:val="001C74DE"/>
    <w:rsid w:val="001C763D"/>
    <w:rsid w:val="001C7A37"/>
    <w:rsid w:val="001D03BD"/>
    <w:rsid w:val="001D1644"/>
    <w:rsid w:val="001D1832"/>
    <w:rsid w:val="001D1E2E"/>
    <w:rsid w:val="001D2217"/>
    <w:rsid w:val="001D351B"/>
    <w:rsid w:val="001D4396"/>
    <w:rsid w:val="001D4628"/>
    <w:rsid w:val="001D55DC"/>
    <w:rsid w:val="001D5E12"/>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1E88"/>
    <w:rsid w:val="001F3589"/>
    <w:rsid w:val="001F36CC"/>
    <w:rsid w:val="001F4020"/>
    <w:rsid w:val="001F4B20"/>
    <w:rsid w:val="001F624F"/>
    <w:rsid w:val="001F699D"/>
    <w:rsid w:val="001F6BE1"/>
    <w:rsid w:val="001F7925"/>
    <w:rsid w:val="001F7A42"/>
    <w:rsid w:val="00201175"/>
    <w:rsid w:val="002012F9"/>
    <w:rsid w:val="00201688"/>
    <w:rsid w:val="00201A6D"/>
    <w:rsid w:val="00201BAA"/>
    <w:rsid w:val="002034C1"/>
    <w:rsid w:val="00203960"/>
    <w:rsid w:val="00205984"/>
    <w:rsid w:val="00205B28"/>
    <w:rsid w:val="00206DB9"/>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1BF"/>
    <w:rsid w:val="00221FCD"/>
    <w:rsid w:val="002223AC"/>
    <w:rsid w:val="00222D05"/>
    <w:rsid w:val="0022312F"/>
    <w:rsid w:val="002238A3"/>
    <w:rsid w:val="00225FE0"/>
    <w:rsid w:val="00230012"/>
    <w:rsid w:val="00230A6F"/>
    <w:rsid w:val="0023117A"/>
    <w:rsid w:val="002325E7"/>
    <w:rsid w:val="00232F90"/>
    <w:rsid w:val="002342BB"/>
    <w:rsid w:val="0023462A"/>
    <w:rsid w:val="00234E04"/>
    <w:rsid w:val="0023539C"/>
    <w:rsid w:val="00236639"/>
    <w:rsid w:val="00237054"/>
    <w:rsid w:val="002421BC"/>
    <w:rsid w:val="0024256C"/>
    <w:rsid w:val="002426CF"/>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0F6"/>
    <w:rsid w:val="00262494"/>
    <w:rsid w:val="002665C6"/>
    <w:rsid w:val="002702CE"/>
    <w:rsid w:val="002707CA"/>
    <w:rsid w:val="00272309"/>
    <w:rsid w:val="00272D04"/>
    <w:rsid w:val="00274502"/>
    <w:rsid w:val="00274B5B"/>
    <w:rsid w:val="002752FA"/>
    <w:rsid w:val="0027554D"/>
    <w:rsid w:val="0027559A"/>
    <w:rsid w:val="002763E5"/>
    <w:rsid w:val="0027699B"/>
    <w:rsid w:val="002769BC"/>
    <w:rsid w:val="00280360"/>
    <w:rsid w:val="00280420"/>
    <w:rsid w:val="002806E1"/>
    <w:rsid w:val="00280AD8"/>
    <w:rsid w:val="002817E0"/>
    <w:rsid w:val="00281CD9"/>
    <w:rsid w:val="00282F36"/>
    <w:rsid w:val="00283A4E"/>
    <w:rsid w:val="00283C2C"/>
    <w:rsid w:val="00283D6F"/>
    <w:rsid w:val="0028585F"/>
    <w:rsid w:val="00286C21"/>
    <w:rsid w:val="00287C83"/>
    <w:rsid w:val="00291B9A"/>
    <w:rsid w:val="0029409F"/>
    <w:rsid w:val="00294C18"/>
    <w:rsid w:val="00295194"/>
    <w:rsid w:val="002953A9"/>
    <w:rsid w:val="0029551C"/>
    <w:rsid w:val="00295D38"/>
    <w:rsid w:val="002970E0"/>
    <w:rsid w:val="0029744F"/>
    <w:rsid w:val="002A07FB"/>
    <w:rsid w:val="002A1E71"/>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372"/>
    <w:rsid w:val="002D1472"/>
    <w:rsid w:val="002D1A87"/>
    <w:rsid w:val="002D2B76"/>
    <w:rsid w:val="002D2DCB"/>
    <w:rsid w:val="002D4B1E"/>
    <w:rsid w:val="002D5617"/>
    <w:rsid w:val="002D593D"/>
    <w:rsid w:val="002D5B79"/>
    <w:rsid w:val="002D646C"/>
    <w:rsid w:val="002E0327"/>
    <w:rsid w:val="002E0ED4"/>
    <w:rsid w:val="002E242B"/>
    <w:rsid w:val="002E2BB6"/>
    <w:rsid w:val="002E2E9B"/>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2186"/>
    <w:rsid w:val="0031450D"/>
    <w:rsid w:val="003176F9"/>
    <w:rsid w:val="00317992"/>
    <w:rsid w:val="00320AD6"/>
    <w:rsid w:val="00320B38"/>
    <w:rsid w:val="00320CFD"/>
    <w:rsid w:val="00321039"/>
    <w:rsid w:val="003212D0"/>
    <w:rsid w:val="003220EA"/>
    <w:rsid w:val="003250F6"/>
    <w:rsid w:val="0032732C"/>
    <w:rsid w:val="00327AC2"/>
    <w:rsid w:val="003307CE"/>
    <w:rsid w:val="00332192"/>
    <w:rsid w:val="0033483E"/>
    <w:rsid w:val="00335136"/>
    <w:rsid w:val="0033543A"/>
    <w:rsid w:val="0033544B"/>
    <w:rsid w:val="003358FD"/>
    <w:rsid w:val="003359AE"/>
    <w:rsid w:val="003360FC"/>
    <w:rsid w:val="003362A4"/>
    <w:rsid w:val="00337148"/>
    <w:rsid w:val="003371C8"/>
    <w:rsid w:val="0033760B"/>
    <w:rsid w:val="003401C3"/>
    <w:rsid w:val="0034186E"/>
    <w:rsid w:val="00341F3A"/>
    <w:rsid w:val="00342544"/>
    <w:rsid w:val="00342B8D"/>
    <w:rsid w:val="00342C5B"/>
    <w:rsid w:val="00343911"/>
    <w:rsid w:val="003444A2"/>
    <w:rsid w:val="003444E5"/>
    <w:rsid w:val="00344EE5"/>
    <w:rsid w:val="00346778"/>
    <w:rsid w:val="00346F6C"/>
    <w:rsid w:val="00346FB3"/>
    <w:rsid w:val="003517A8"/>
    <w:rsid w:val="003519FD"/>
    <w:rsid w:val="00351C0B"/>
    <w:rsid w:val="00351C13"/>
    <w:rsid w:val="00352A34"/>
    <w:rsid w:val="00352C47"/>
    <w:rsid w:val="0035326E"/>
    <w:rsid w:val="003535FE"/>
    <w:rsid w:val="0035384B"/>
    <w:rsid w:val="00353F9B"/>
    <w:rsid w:val="00354070"/>
    <w:rsid w:val="00354D3E"/>
    <w:rsid w:val="00355ABA"/>
    <w:rsid w:val="003576BB"/>
    <w:rsid w:val="00357918"/>
    <w:rsid w:val="00357F14"/>
    <w:rsid w:val="0036039B"/>
    <w:rsid w:val="00360CAF"/>
    <w:rsid w:val="00361236"/>
    <w:rsid w:val="003621D9"/>
    <w:rsid w:val="003621EA"/>
    <w:rsid w:val="00362924"/>
    <w:rsid w:val="00362A49"/>
    <w:rsid w:val="00364F87"/>
    <w:rsid w:val="00365345"/>
    <w:rsid w:val="0036541F"/>
    <w:rsid w:val="003659CC"/>
    <w:rsid w:val="00365DC1"/>
    <w:rsid w:val="00366673"/>
    <w:rsid w:val="003703ED"/>
    <w:rsid w:val="00370BA8"/>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642C"/>
    <w:rsid w:val="003A770E"/>
    <w:rsid w:val="003B0592"/>
    <w:rsid w:val="003B23B4"/>
    <w:rsid w:val="003B2B26"/>
    <w:rsid w:val="003B2D9D"/>
    <w:rsid w:val="003B30EA"/>
    <w:rsid w:val="003B3872"/>
    <w:rsid w:val="003B5800"/>
    <w:rsid w:val="003B5996"/>
    <w:rsid w:val="003B5B8D"/>
    <w:rsid w:val="003C07F0"/>
    <w:rsid w:val="003C0968"/>
    <w:rsid w:val="003C0C1D"/>
    <w:rsid w:val="003C16C8"/>
    <w:rsid w:val="003C19A2"/>
    <w:rsid w:val="003C3642"/>
    <w:rsid w:val="003C451C"/>
    <w:rsid w:val="003C6C86"/>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499"/>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36C"/>
    <w:rsid w:val="0040084D"/>
    <w:rsid w:val="004009D5"/>
    <w:rsid w:val="00401B2B"/>
    <w:rsid w:val="00401B75"/>
    <w:rsid w:val="00401D35"/>
    <w:rsid w:val="0040249D"/>
    <w:rsid w:val="00402662"/>
    <w:rsid w:val="004034BF"/>
    <w:rsid w:val="00405AF8"/>
    <w:rsid w:val="004064B7"/>
    <w:rsid w:val="004073E2"/>
    <w:rsid w:val="0041026E"/>
    <w:rsid w:val="004108DE"/>
    <w:rsid w:val="00410CBA"/>
    <w:rsid w:val="004117F6"/>
    <w:rsid w:val="00412C79"/>
    <w:rsid w:val="00412DFD"/>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4AB"/>
    <w:rsid w:val="0043559D"/>
    <w:rsid w:val="00436FB8"/>
    <w:rsid w:val="0043798F"/>
    <w:rsid w:val="00437C70"/>
    <w:rsid w:val="004406CB"/>
    <w:rsid w:val="00441214"/>
    <w:rsid w:val="00441CE9"/>
    <w:rsid w:val="00443166"/>
    <w:rsid w:val="0044439E"/>
    <w:rsid w:val="0044458A"/>
    <w:rsid w:val="00444816"/>
    <w:rsid w:val="00444D3A"/>
    <w:rsid w:val="00447289"/>
    <w:rsid w:val="0044740D"/>
    <w:rsid w:val="004474D8"/>
    <w:rsid w:val="00447CE9"/>
    <w:rsid w:val="00450CF2"/>
    <w:rsid w:val="00454B50"/>
    <w:rsid w:val="0045553B"/>
    <w:rsid w:val="0045572C"/>
    <w:rsid w:val="0045641E"/>
    <w:rsid w:val="00456951"/>
    <w:rsid w:val="00456DD5"/>
    <w:rsid w:val="00457A5A"/>
    <w:rsid w:val="00457ED3"/>
    <w:rsid w:val="0046038D"/>
    <w:rsid w:val="0046089B"/>
    <w:rsid w:val="0046240F"/>
    <w:rsid w:val="00463314"/>
    <w:rsid w:val="00463FA3"/>
    <w:rsid w:val="00464F81"/>
    <w:rsid w:val="0046748B"/>
    <w:rsid w:val="004675F0"/>
    <w:rsid w:val="004707D9"/>
    <w:rsid w:val="00470C65"/>
    <w:rsid w:val="00471048"/>
    <w:rsid w:val="00471A16"/>
    <w:rsid w:val="00471FC8"/>
    <w:rsid w:val="004723EB"/>
    <w:rsid w:val="0047297F"/>
    <w:rsid w:val="004730DE"/>
    <w:rsid w:val="00475065"/>
    <w:rsid w:val="00475222"/>
    <w:rsid w:val="0047567B"/>
    <w:rsid w:val="00481F3B"/>
    <w:rsid w:val="004821BC"/>
    <w:rsid w:val="00482F4C"/>
    <w:rsid w:val="004844E9"/>
    <w:rsid w:val="00485EB1"/>
    <w:rsid w:val="00487A72"/>
    <w:rsid w:val="00487C87"/>
    <w:rsid w:val="0049059C"/>
    <w:rsid w:val="00490D89"/>
    <w:rsid w:val="00490F1E"/>
    <w:rsid w:val="0049423B"/>
    <w:rsid w:val="00494569"/>
    <w:rsid w:val="00494F23"/>
    <w:rsid w:val="004953B4"/>
    <w:rsid w:val="00495A94"/>
    <w:rsid w:val="004971B8"/>
    <w:rsid w:val="004978C3"/>
    <w:rsid w:val="004A0B1E"/>
    <w:rsid w:val="004A0DFD"/>
    <w:rsid w:val="004A17A6"/>
    <w:rsid w:val="004A1817"/>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1762"/>
    <w:rsid w:val="004B2024"/>
    <w:rsid w:val="004B2F19"/>
    <w:rsid w:val="004B425D"/>
    <w:rsid w:val="004B4B11"/>
    <w:rsid w:val="004B4EC3"/>
    <w:rsid w:val="004B4F61"/>
    <w:rsid w:val="004B5C47"/>
    <w:rsid w:val="004B6217"/>
    <w:rsid w:val="004B7931"/>
    <w:rsid w:val="004B7E00"/>
    <w:rsid w:val="004C2DCF"/>
    <w:rsid w:val="004C32B0"/>
    <w:rsid w:val="004C40A0"/>
    <w:rsid w:val="004C4955"/>
    <w:rsid w:val="004C4E36"/>
    <w:rsid w:val="004C52E5"/>
    <w:rsid w:val="004C5B53"/>
    <w:rsid w:val="004C60E6"/>
    <w:rsid w:val="004C6134"/>
    <w:rsid w:val="004D0961"/>
    <w:rsid w:val="004D0DB9"/>
    <w:rsid w:val="004D138D"/>
    <w:rsid w:val="004D1549"/>
    <w:rsid w:val="004D1936"/>
    <w:rsid w:val="004D4132"/>
    <w:rsid w:val="004D5CBE"/>
    <w:rsid w:val="004D6C62"/>
    <w:rsid w:val="004D734B"/>
    <w:rsid w:val="004D79F9"/>
    <w:rsid w:val="004E391D"/>
    <w:rsid w:val="004E62BA"/>
    <w:rsid w:val="004F11D2"/>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07FF5"/>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95D"/>
    <w:rsid w:val="00561C06"/>
    <w:rsid w:val="0056217F"/>
    <w:rsid w:val="00562EF6"/>
    <w:rsid w:val="00563F0C"/>
    <w:rsid w:val="00565643"/>
    <w:rsid w:val="00565A19"/>
    <w:rsid w:val="005677AF"/>
    <w:rsid w:val="00570CDF"/>
    <w:rsid w:val="00572DC8"/>
    <w:rsid w:val="005761DF"/>
    <w:rsid w:val="00576F25"/>
    <w:rsid w:val="00577196"/>
    <w:rsid w:val="005773F8"/>
    <w:rsid w:val="00577410"/>
    <w:rsid w:val="0057747B"/>
    <w:rsid w:val="00577BF9"/>
    <w:rsid w:val="005817C9"/>
    <w:rsid w:val="0058224F"/>
    <w:rsid w:val="00582819"/>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453B"/>
    <w:rsid w:val="005B6771"/>
    <w:rsid w:val="005B75EA"/>
    <w:rsid w:val="005B7D08"/>
    <w:rsid w:val="005C0542"/>
    <w:rsid w:val="005C1865"/>
    <w:rsid w:val="005C23ED"/>
    <w:rsid w:val="005C2F03"/>
    <w:rsid w:val="005C37C6"/>
    <w:rsid w:val="005C4AA7"/>
    <w:rsid w:val="005C4DB6"/>
    <w:rsid w:val="005C4E68"/>
    <w:rsid w:val="005C50A2"/>
    <w:rsid w:val="005C5E45"/>
    <w:rsid w:val="005C62C2"/>
    <w:rsid w:val="005C6F3E"/>
    <w:rsid w:val="005C7BCD"/>
    <w:rsid w:val="005D0522"/>
    <w:rsid w:val="005D0ADC"/>
    <w:rsid w:val="005D28CB"/>
    <w:rsid w:val="005D2BF1"/>
    <w:rsid w:val="005D2E9F"/>
    <w:rsid w:val="005D35D2"/>
    <w:rsid w:val="005D3B6B"/>
    <w:rsid w:val="005D4F79"/>
    <w:rsid w:val="005D4F7E"/>
    <w:rsid w:val="005D687B"/>
    <w:rsid w:val="005D6EE1"/>
    <w:rsid w:val="005D73BD"/>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B4A"/>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2FD"/>
    <w:rsid w:val="00606770"/>
    <w:rsid w:val="00606A03"/>
    <w:rsid w:val="00606BE0"/>
    <w:rsid w:val="00607D0A"/>
    <w:rsid w:val="0061214E"/>
    <w:rsid w:val="0061390F"/>
    <w:rsid w:val="006170A0"/>
    <w:rsid w:val="006174FD"/>
    <w:rsid w:val="00617BBA"/>
    <w:rsid w:val="00622291"/>
    <w:rsid w:val="006229FE"/>
    <w:rsid w:val="00624D97"/>
    <w:rsid w:val="00625453"/>
    <w:rsid w:val="00625934"/>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39"/>
    <w:rsid w:val="00640471"/>
    <w:rsid w:val="00640B60"/>
    <w:rsid w:val="00641800"/>
    <w:rsid w:val="0064190F"/>
    <w:rsid w:val="00642AB9"/>
    <w:rsid w:val="00643378"/>
    <w:rsid w:val="00643E12"/>
    <w:rsid w:val="0064524D"/>
    <w:rsid w:val="006465C3"/>
    <w:rsid w:val="00647343"/>
    <w:rsid w:val="00650205"/>
    <w:rsid w:val="00650296"/>
    <w:rsid w:val="00651707"/>
    <w:rsid w:val="00651B27"/>
    <w:rsid w:val="006525B9"/>
    <w:rsid w:val="006528F2"/>
    <w:rsid w:val="00652F27"/>
    <w:rsid w:val="00653FE0"/>
    <w:rsid w:val="006542AC"/>
    <w:rsid w:val="00654318"/>
    <w:rsid w:val="00654CE7"/>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48"/>
    <w:rsid w:val="00673B73"/>
    <w:rsid w:val="00673F20"/>
    <w:rsid w:val="006742D8"/>
    <w:rsid w:val="006751A5"/>
    <w:rsid w:val="00675D37"/>
    <w:rsid w:val="00676953"/>
    <w:rsid w:val="00676F5B"/>
    <w:rsid w:val="006772E1"/>
    <w:rsid w:val="006818B3"/>
    <w:rsid w:val="00681E1D"/>
    <w:rsid w:val="0068206E"/>
    <w:rsid w:val="00683436"/>
    <w:rsid w:val="00683750"/>
    <w:rsid w:val="006838E2"/>
    <w:rsid w:val="00684888"/>
    <w:rsid w:val="00684EB1"/>
    <w:rsid w:val="00685CD6"/>
    <w:rsid w:val="006860F6"/>
    <w:rsid w:val="006863D0"/>
    <w:rsid w:val="00686867"/>
    <w:rsid w:val="00686B22"/>
    <w:rsid w:val="00691BF8"/>
    <w:rsid w:val="006929BA"/>
    <w:rsid w:val="00692E79"/>
    <w:rsid w:val="006936C8"/>
    <w:rsid w:val="0069440F"/>
    <w:rsid w:val="00694703"/>
    <w:rsid w:val="00694A5A"/>
    <w:rsid w:val="00694C96"/>
    <w:rsid w:val="00694F36"/>
    <w:rsid w:val="00695850"/>
    <w:rsid w:val="0069595C"/>
    <w:rsid w:val="0069596F"/>
    <w:rsid w:val="00695CCE"/>
    <w:rsid w:val="00695CD8"/>
    <w:rsid w:val="00695CED"/>
    <w:rsid w:val="00696740"/>
    <w:rsid w:val="0069683F"/>
    <w:rsid w:val="00697988"/>
    <w:rsid w:val="006A0A27"/>
    <w:rsid w:val="006A191B"/>
    <w:rsid w:val="006A1A10"/>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113"/>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3A86"/>
    <w:rsid w:val="006E407B"/>
    <w:rsid w:val="006E4434"/>
    <w:rsid w:val="006E489A"/>
    <w:rsid w:val="006E6DBB"/>
    <w:rsid w:val="006E723C"/>
    <w:rsid w:val="006E76AF"/>
    <w:rsid w:val="006F165D"/>
    <w:rsid w:val="006F1FE9"/>
    <w:rsid w:val="006F39C4"/>
    <w:rsid w:val="006F3F61"/>
    <w:rsid w:val="006F4EF1"/>
    <w:rsid w:val="006F5DD8"/>
    <w:rsid w:val="006F72C9"/>
    <w:rsid w:val="00700139"/>
    <w:rsid w:val="00702CA7"/>
    <w:rsid w:val="00703887"/>
    <w:rsid w:val="00703B8C"/>
    <w:rsid w:val="00704A1C"/>
    <w:rsid w:val="00705493"/>
    <w:rsid w:val="007058F5"/>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2DB"/>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35E0D"/>
    <w:rsid w:val="00736760"/>
    <w:rsid w:val="007405DF"/>
    <w:rsid w:val="0074065F"/>
    <w:rsid w:val="00740B26"/>
    <w:rsid w:val="00740EF1"/>
    <w:rsid w:val="00742697"/>
    <w:rsid w:val="007426C0"/>
    <w:rsid w:val="0074338B"/>
    <w:rsid w:val="007434D8"/>
    <w:rsid w:val="007452D0"/>
    <w:rsid w:val="007453E2"/>
    <w:rsid w:val="007454A2"/>
    <w:rsid w:val="0074570B"/>
    <w:rsid w:val="00747EA7"/>
    <w:rsid w:val="00750473"/>
    <w:rsid w:val="00750949"/>
    <w:rsid w:val="00750A6B"/>
    <w:rsid w:val="007514FA"/>
    <w:rsid w:val="00753E44"/>
    <w:rsid w:val="00754E26"/>
    <w:rsid w:val="007552E1"/>
    <w:rsid w:val="0075582B"/>
    <w:rsid w:val="00756DA9"/>
    <w:rsid w:val="00760403"/>
    <w:rsid w:val="007605AB"/>
    <w:rsid w:val="007605E1"/>
    <w:rsid w:val="007644E0"/>
    <w:rsid w:val="00764888"/>
    <w:rsid w:val="00764EB4"/>
    <w:rsid w:val="00765078"/>
    <w:rsid w:val="00766755"/>
    <w:rsid w:val="0076681B"/>
    <w:rsid w:val="007668CB"/>
    <w:rsid w:val="00766964"/>
    <w:rsid w:val="007675B2"/>
    <w:rsid w:val="00767958"/>
    <w:rsid w:val="0077364B"/>
    <w:rsid w:val="0077389E"/>
    <w:rsid w:val="00773A2D"/>
    <w:rsid w:val="00774614"/>
    <w:rsid w:val="00776647"/>
    <w:rsid w:val="0077697F"/>
    <w:rsid w:val="00777DF1"/>
    <w:rsid w:val="00780298"/>
    <w:rsid w:val="00780486"/>
    <w:rsid w:val="00781EB3"/>
    <w:rsid w:val="00782E79"/>
    <w:rsid w:val="00783EE7"/>
    <w:rsid w:val="007845D1"/>
    <w:rsid w:val="00784EBB"/>
    <w:rsid w:val="00786620"/>
    <w:rsid w:val="007869DC"/>
    <w:rsid w:val="00786B0B"/>
    <w:rsid w:val="00786F6F"/>
    <w:rsid w:val="00787F39"/>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2FC3"/>
    <w:rsid w:val="007A30D6"/>
    <w:rsid w:val="007A5227"/>
    <w:rsid w:val="007A580C"/>
    <w:rsid w:val="007A5A39"/>
    <w:rsid w:val="007A5B18"/>
    <w:rsid w:val="007A7C2D"/>
    <w:rsid w:val="007B02CE"/>
    <w:rsid w:val="007B0732"/>
    <w:rsid w:val="007B1253"/>
    <w:rsid w:val="007B1260"/>
    <w:rsid w:val="007B1CCF"/>
    <w:rsid w:val="007B298C"/>
    <w:rsid w:val="007B2D4C"/>
    <w:rsid w:val="007B30CF"/>
    <w:rsid w:val="007B3784"/>
    <w:rsid w:val="007B3A31"/>
    <w:rsid w:val="007B4F9A"/>
    <w:rsid w:val="007B5263"/>
    <w:rsid w:val="007B75B4"/>
    <w:rsid w:val="007C08FD"/>
    <w:rsid w:val="007C0B09"/>
    <w:rsid w:val="007C121D"/>
    <w:rsid w:val="007C1CEF"/>
    <w:rsid w:val="007C397B"/>
    <w:rsid w:val="007C398D"/>
    <w:rsid w:val="007C4352"/>
    <w:rsid w:val="007C4398"/>
    <w:rsid w:val="007C4B01"/>
    <w:rsid w:val="007C57A1"/>
    <w:rsid w:val="007C598E"/>
    <w:rsid w:val="007D1378"/>
    <w:rsid w:val="007D1546"/>
    <w:rsid w:val="007D2678"/>
    <w:rsid w:val="007D2B68"/>
    <w:rsid w:val="007D35AB"/>
    <w:rsid w:val="007D3813"/>
    <w:rsid w:val="007D6321"/>
    <w:rsid w:val="007D6741"/>
    <w:rsid w:val="007D7283"/>
    <w:rsid w:val="007E16BA"/>
    <w:rsid w:val="007E280C"/>
    <w:rsid w:val="007E46D3"/>
    <w:rsid w:val="007E52E4"/>
    <w:rsid w:val="007E5C87"/>
    <w:rsid w:val="007E6154"/>
    <w:rsid w:val="007E6B3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4EC"/>
    <w:rsid w:val="0081256E"/>
    <w:rsid w:val="0081277D"/>
    <w:rsid w:val="0081305E"/>
    <w:rsid w:val="008148B2"/>
    <w:rsid w:val="00816BC1"/>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5E8"/>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1F58"/>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489C"/>
    <w:rsid w:val="00865EE0"/>
    <w:rsid w:val="008672A9"/>
    <w:rsid w:val="008676FD"/>
    <w:rsid w:val="00867D69"/>
    <w:rsid w:val="008713B8"/>
    <w:rsid w:val="00871DEA"/>
    <w:rsid w:val="00871E4B"/>
    <w:rsid w:val="008721C3"/>
    <w:rsid w:val="00872653"/>
    <w:rsid w:val="008726A8"/>
    <w:rsid w:val="0087298E"/>
    <w:rsid w:val="00872FF8"/>
    <w:rsid w:val="00881AC0"/>
    <w:rsid w:val="00881CC8"/>
    <w:rsid w:val="00882490"/>
    <w:rsid w:val="008829E8"/>
    <w:rsid w:val="00882F41"/>
    <w:rsid w:val="00883855"/>
    <w:rsid w:val="008838C5"/>
    <w:rsid w:val="00883A82"/>
    <w:rsid w:val="00883B51"/>
    <w:rsid w:val="00885332"/>
    <w:rsid w:val="00885E6F"/>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3027"/>
    <w:rsid w:val="008A418E"/>
    <w:rsid w:val="008A4C55"/>
    <w:rsid w:val="008A4D41"/>
    <w:rsid w:val="008A5925"/>
    <w:rsid w:val="008A5F51"/>
    <w:rsid w:val="008A61E7"/>
    <w:rsid w:val="008A645D"/>
    <w:rsid w:val="008B0EDF"/>
    <w:rsid w:val="008B1F2C"/>
    <w:rsid w:val="008B251B"/>
    <w:rsid w:val="008B2BDD"/>
    <w:rsid w:val="008B2CBA"/>
    <w:rsid w:val="008B3311"/>
    <w:rsid w:val="008B4797"/>
    <w:rsid w:val="008B5372"/>
    <w:rsid w:val="008B6EA8"/>
    <w:rsid w:val="008B73E9"/>
    <w:rsid w:val="008B7C00"/>
    <w:rsid w:val="008C0641"/>
    <w:rsid w:val="008C2271"/>
    <w:rsid w:val="008C29DC"/>
    <w:rsid w:val="008C2B29"/>
    <w:rsid w:val="008C3658"/>
    <w:rsid w:val="008C5168"/>
    <w:rsid w:val="008C5652"/>
    <w:rsid w:val="008C624D"/>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64D"/>
    <w:rsid w:val="008E2C64"/>
    <w:rsid w:val="008E3970"/>
    <w:rsid w:val="008E3B17"/>
    <w:rsid w:val="008E435F"/>
    <w:rsid w:val="008E44D5"/>
    <w:rsid w:val="008E6556"/>
    <w:rsid w:val="008E698C"/>
    <w:rsid w:val="008E77E5"/>
    <w:rsid w:val="008E78CF"/>
    <w:rsid w:val="008F0503"/>
    <w:rsid w:val="008F0BD5"/>
    <w:rsid w:val="008F11B4"/>
    <w:rsid w:val="008F1922"/>
    <w:rsid w:val="008F1950"/>
    <w:rsid w:val="008F2A17"/>
    <w:rsid w:val="008F2D72"/>
    <w:rsid w:val="008F3138"/>
    <w:rsid w:val="008F3341"/>
    <w:rsid w:val="008F35D2"/>
    <w:rsid w:val="008F6608"/>
    <w:rsid w:val="008F7136"/>
    <w:rsid w:val="00900311"/>
    <w:rsid w:val="00903D7F"/>
    <w:rsid w:val="0090448A"/>
    <w:rsid w:val="009046B3"/>
    <w:rsid w:val="0090491A"/>
    <w:rsid w:val="00905669"/>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CFB"/>
    <w:rsid w:val="00923E72"/>
    <w:rsid w:val="009243A5"/>
    <w:rsid w:val="00925492"/>
    <w:rsid w:val="00930121"/>
    <w:rsid w:val="00930E0E"/>
    <w:rsid w:val="0093176B"/>
    <w:rsid w:val="0093203E"/>
    <w:rsid w:val="00933123"/>
    <w:rsid w:val="00933261"/>
    <w:rsid w:val="009338D9"/>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0BB"/>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1F82"/>
    <w:rsid w:val="009C31D6"/>
    <w:rsid w:val="009C58FA"/>
    <w:rsid w:val="009C6BD8"/>
    <w:rsid w:val="009C7037"/>
    <w:rsid w:val="009D05F0"/>
    <w:rsid w:val="009D0CF5"/>
    <w:rsid w:val="009D280F"/>
    <w:rsid w:val="009D28A0"/>
    <w:rsid w:val="009D2BF2"/>
    <w:rsid w:val="009D2E6C"/>
    <w:rsid w:val="009D34D8"/>
    <w:rsid w:val="009D414F"/>
    <w:rsid w:val="009D4BEB"/>
    <w:rsid w:val="009D5C93"/>
    <w:rsid w:val="009D5EDB"/>
    <w:rsid w:val="009D6A3E"/>
    <w:rsid w:val="009D71A3"/>
    <w:rsid w:val="009D7D33"/>
    <w:rsid w:val="009D7DC7"/>
    <w:rsid w:val="009E00E1"/>
    <w:rsid w:val="009E0801"/>
    <w:rsid w:val="009E1FD0"/>
    <w:rsid w:val="009E287E"/>
    <w:rsid w:val="009E32ED"/>
    <w:rsid w:val="009E39FE"/>
    <w:rsid w:val="009E3CAE"/>
    <w:rsid w:val="009E49E0"/>
    <w:rsid w:val="009E4BB2"/>
    <w:rsid w:val="009E519E"/>
    <w:rsid w:val="009E637C"/>
    <w:rsid w:val="009E646E"/>
    <w:rsid w:val="009E69B5"/>
    <w:rsid w:val="009E76BA"/>
    <w:rsid w:val="009E7768"/>
    <w:rsid w:val="009F0255"/>
    <w:rsid w:val="009F0986"/>
    <w:rsid w:val="009F120F"/>
    <w:rsid w:val="009F2433"/>
    <w:rsid w:val="009F30E5"/>
    <w:rsid w:val="009F4B08"/>
    <w:rsid w:val="009F6505"/>
    <w:rsid w:val="009F67E3"/>
    <w:rsid w:val="009F6BE7"/>
    <w:rsid w:val="009F6E10"/>
    <w:rsid w:val="009F6FF7"/>
    <w:rsid w:val="00A00B0F"/>
    <w:rsid w:val="00A01C13"/>
    <w:rsid w:val="00A01EFD"/>
    <w:rsid w:val="00A02288"/>
    <w:rsid w:val="00A02FDE"/>
    <w:rsid w:val="00A032B1"/>
    <w:rsid w:val="00A03AFE"/>
    <w:rsid w:val="00A04464"/>
    <w:rsid w:val="00A050DE"/>
    <w:rsid w:val="00A069B9"/>
    <w:rsid w:val="00A07961"/>
    <w:rsid w:val="00A07A0B"/>
    <w:rsid w:val="00A07B9B"/>
    <w:rsid w:val="00A102E2"/>
    <w:rsid w:val="00A1089C"/>
    <w:rsid w:val="00A10A2B"/>
    <w:rsid w:val="00A10B65"/>
    <w:rsid w:val="00A117D6"/>
    <w:rsid w:val="00A13415"/>
    <w:rsid w:val="00A13E60"/>
    <w:rsid w:val="00A14010"/>
    <w:rsid w:val="00A14391"/>
    <w:rsid w:val="00A149CE"/>
    <w:rsid w:val="00A14B58"/>
    <w:rsid w:val="00A16155"/>
    <w:rsid w:val="00A1623C"/>
    <w:rsid w:val="00A1632B"/>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7A4"/>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2BFA"/>
    <w:rsid w:val="00A73DDF"/>
    <w:rsid w:val="00A74080"/>
    <w:rsid w:val="00A75D1E"/>
    <w:rsid w:val="00A75EE6"/>
    <w:rsid w:val="00A7791D"/>
    <w:rsid w:val="00A80717"/>
    <w:rsid w:val="00A818FD"/>
    <w:rsid w:val="00A81A59"/>
    <w:rsid w:val="00A81E95"/>
    <w:rsid w:val="00A83364"/>
    <w:rsid w:val="00A85E6C"/>
    <w:rsid w:val="00A85EEB"/>
    <w:rsid w:val="00A86B21"/>
    <w:rsid w:val="00A86F55"/>
    <w:rsid w:val="00A87B1A"/>
    <w:rsid w:val="00A90074"/>
    <w:rsid w:val="00A90758"/>
    <w:rsid w:val="00A908FC"/>
    <w:rsid w:val="00A90914"/>
    <w:rsid w:val="00A9096B"/>
    <w:rsid w:val="00A90BD5"/>
    <w:rsid w:val="00A9299E"/>
    <w:rsid w:val="00A9311E"/>
    <w:rsid w:val="00A94A78"/>
    <w:rsid w:val="00A94F17"/>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B52"/>
    <w:rsid w:val="00AB0E64"/>
    <w:rsid w:val="00AB1B77"/>
    <w:rsid w:val="00AB232C"/>
    <w:rsid w:val="00AB2347"/>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833"/>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51EF"/>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26617"/>
    <w:rsid w:val="00B30C84"/>
    <w:rsid w:val="00B31186"/>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47438"/>
    <w:rsid w:val="00B510DF"/>
    <w:rsid w:val="00B5174E"/>
    <w:rsid w:val="00B518FA"/>
    <w:rsid w:val="00B5227D"/>
    <w:rsid w:val="00B53B16"/>
    <w:rsid w:val="00B54C9E"/>
    <w:rsid w:val="00B54F57"/>
    <w:rsid w:val="00B55E9B"/>
    <w:rsid w:val="00B56074"/>
    <w:rsid w:val="00B56207"/>
    <w:rsid w:val="00B60E8D"/>
    <w:rsid w:val="00B62D8D"/>
    <w:rsid w:val="00B62E64"/>
    <w:rsid w:val="00B637EB"/>
    <w:rsid w:val="00B64F1D"/>
    <w:rsid w:val="00B65B52"/>
    <w:rsid w:val="00B65D55"/>
    <w:rsid w:val="00B65EE6"/>
    <w:rsid w:val="00B66F63"/>
    <w:rsid w:val="00B67510"/>
    <w:rsid w:val="00B676D4"/>
    <w:rsid w:val="00B67B4C"/>
    <w:rsid w:val="00B70BF3"/>
    <w:rsid w:val="00B71C54"/>
    <w:rsid w:val="00B737C8"/>
    <w:rsid w:val="00B753EE"/>
    <w:rsid w:val="00B75609"/>
    <w:rsid w:val="00B75702"/>
    <w:rsid w:val="00B777B0"/>
    <w:rsid w:val="00B808B4"/>
    <w:rsid w:val="00B81D3C"/>
    <w:rsid w:val="00B83ED3"/>
    <w:rsid w:val="00B83FDE"/>
    <w:rsid w:val="00B8402E"/>
    <w:rsid w:val="00B84820"/>
    <w:rsid w:val="00B851D1"/>
    <w:rsid w:val="00B87E8F"/>
    <w:rsid w:val="00B90319"/>
    <w:rsid w:val="00B91BAE"/>
    <w:rsid w:val="00B92D6B"/>
    <w:rsid w:val="00B93C64"/>
    <w:rsid w:val="00B9486B"/>
    <w:rsid w:val="00B94959"/>
    <w:rsid w:val="00B965EF"/>
    <w:rsid w:val="00B97BC6"/>
    <w:rsid w:val="00B97FBF"/>
    <w:rsid w:val="00BA01BF"/>
    <w:rsid w:val="00BA0264"/>
    <w:rsid w:val="00BA082D"/>
    <w:rsid w:val="00BA0DD7"/>
    <w:rsid w:val="00BA0EAC"/>
    <w:rsid w:val="00BA3F99"/>
    <w:rsid w:val="00BA4E8E"/>
    <w:rsid w:val="00BA6AF2"/>
    <w:rsid w:val="00BA79AC"/>
    <w:rsid w:val="00BA7FA6"/>
    <w:rsid w:val="00BB08F5"/>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A48"/>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6D7E"/>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2FBE"/>
    <w:rsid w:val="00C0314C"/>
    <w:rsid w:val="00C037A5"/>
    <w:rsid w:val="00C04B0B"/>
    <w:rsid w:val="00C05BA6"/>
    <w:rsid w:val="00C06E72"/>
    <w:rsid w:val="00C07767"/>
    <w:rsid w:val="00C10301"/>
    <w:rsid w:val="00C1036D"/>
    <w:rsid w:val="00C11329"/>
    <w:rsid w:val="00C12D2E"/>
    <w:rsid w:val="00C13CD7"/>
    <w:rsid w:val="00C147D4"/>
    <w:rsid w:val="00C14BB7"/>
    <w:rsid w:val="00C14C5B"/>
    <w:rsid w:val="00C15767"/>
    <w:rsid w:val="00C15C16"/>
    <w:rsid w:val="00C16666"/>
    <w:rsid w:val="00C22353"/>
    <w:rsid w:val="00C22D60"/>
    <w:rsid w:val="00C23C7F"/>
    <w:rsid w:val="00C24681"/>
    <w:rsid w:val="00C24EBA"/>
    <w:rsid w:val="00C255E4"/>
    <w:rsid w:val="00C25886"/>
    <w:rsid w:val="00C2715B"/>
    <w:rsid w:val="00C27DD8"/>
    <w:rsid w:val="00C309B0"/>
    <w:rsid w:val="00C317DE"/>
    <w:rsid w:val="00C320CD"/>
    <w:rsid w:val="00C32779"/>
    <w:rsid w:val="00C327BE"/>
    <w:rsid w:val="00C32FA1"/>
    <w:rsid w:val="00C3571D"/>
    <w:rsid w:val="00C37CF6"/>
    <w:rsid w:val="00C37D84"/>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0B12"/>
    <w:rsid w:val="00C53E42"/>
    <w:rsid w:val="00C542D2"/>
    <w:rsid w:val="00C54710"/>
    <w:rsid w:val="00C565D3"/>
    <w:rsid w:val="00C56D3D"/>
    <w:rsid w:val="00C570D9"/>
    <w:rsid w:val="00C57FA7"/>
    <w:rsid w:val="00C62A33"/>
    <w:rsid w:val="00C62FC2"/>
    <w:rsid w:val="00C62FC9"/>
    <w:rsid w:val="00C63183"/>
    <w:rsid w:val="00C64C91"/>
    <w:rsid w:val="00C65D18"/>
    <w:rsid w:val="00C66DCE"/>
    <w:rsid w:val="00C66DFE"/>
    <w:rsid w:val="00C703A1"/>
    <w:rsid w:val="00C7093D"/>
    <w:rsid w:val="00C75714"/>
    <w:rsid w:val="00C75795"/>
    <w:rsid w:val="00C75FFE"/>
    <w:rsid w:val="00C77207"/>
    <w:rsid w:val="00C77B81"/>
    <w:rsid w:val="00C77E37"/>
    <w:rsid w:val="00C801B1"/>
    <w:rsid w:val="00C806FC"/>
    <w:rsid w:val="00C80E16"/>
    <w:rsid w:val="00C80EB0"/>
    <w:rsid w:val="00C82D61"/>
    <w:rsid w:val="00C82DFA"/>
    <w:rsid w:val="00C850B6"/>
    <w:rsid w:val="00C8523E"/>
    <w:rsid w:val="00C85EDC"/>
    <w:rsid w:val="00C867B0"/>
    <w:rsid w:val="00C86976"/>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1DB3"/>
    <w:rsid w:val="00CA206C"/>
    <w:rsid w:val="00CA24A1"/>
    <w:rsid w:val="00CA2A82"/>
    <w:rsid w:val="00CA3486"/>
    <w:rsid w:val="00CA3976"/>
    <w:rsid w:val="00CA4061"/>
    <w:rsid w:val="00CA49F3"/>
    <w:rsid w:val="00CA4C0E"/>
    <w:rsid w:val="00CA50A8"/>
    <w:rsid w:val="00CA767A"/>
    <w:rsid w:val="00CA7712"/>
    <w:rsid w:val="00CA7C71"/>
    <w:rsid w:val="00CA7E5D"/>
    <w:rsid w:val="00CB153B"/>
    <w:rsid w:val="00CB36BD"/>
    <w:rsid w:val="00CB49FE"/>
    <w:rsid w:val="00CB59AB"/>
    <w:rsid w:val="00CB5CCD"/>
    <w:rsid w:val="00CB5D5A"/>
    <w:rsid w:val="00CB5F16"/>
    <w:rsid w:val="00CB6872"/>
    <w:rsid w:val="00CC08C9"/>
    <w:rsid w:val="00CC10C7"/>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3E7A"/>
    <w:rsid w:val="00CE4B49"/>
    <w:rsid w:val="00CE5A7A"/>
    <w:rsid w:val="00CE70F9"/>
    <w:rsid w:val="00CE7DAF"/>
    <w:rsid w:val="00CF0185"/>
    <w:rsid w:val="00CF1A8F"/>
    <w:rsid w:val="00CF27A5"/>
    <w:rsid w:val="00CF35C9"/>
    <w:rsid w:val="00CF3780"/>
    <w:rsid w:val="00CF3C2E"/>
    <w:rsid w:val="00CF49D7"/>
    <w:rsid w:val="00CF4A5B"/>
    <w:rsid w:val="00CF54A6"/>
    <w:rsid w:val="00CF54DA"/>
    <w:rsid w:val="00CF560D"/>
    <w:rsid w:val="00CF612C"/>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4F"/>
    <w:rsid w:val="00D25F80"/>
    <w:rsid w:val="00D26761"/>
    <w:rsid w:val="00D2676E"/>
    <w:rsid w:val="00D26C3D"/>
    <w:rsid w:val="00D272BF"/>
    <w:rsid w:val="00D302C3"/>
    <w:rsid w:val="00D305D4"/>
    <w:rsid w:val="00D31E35"/>
    <w:rsid w:val="00D33BB6"/>
    <w:rsid w:val="00D34E13"/>
    <w:rsid w:val="00D36C70"/>
    <w:rsid w:val="00D36F6D"/>
    <w:rsid w:val="00D37420"/>
    <w:rsid w:val="00D406A6"/>
    <w:rsid w:val="00D42618"/>
    <w:rsid w:val="00D42841"/>
    <w:rsid w:val="00D428E1"/>
    <w:rsid w:val="00D42E5D"/>
    <w:rsid w:val="00D43A88"/>
    <w:rsid w:val="00D44059"/>
    <w:rsid w:val="00D44694"/>
    <w:rsid w:val="00D47072"/>
    <w:rsid w:val="00D47696"/>
    <w:rsid w:val="00D476A3"/>
    <w:rsid w:val="00D50417"/>
    <w:rsid w:val="00D51338"/>
    <w:rsid w:val="00D52C72"/>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2E4"/>
    <w:rsid w:val="00D73DED"/>
    <w:rsid w:val="00D7470E"/>
    <w:rsid w:val="00D75244"/>
    <w:rsid w:val="00D75C6C"/>
    <w:rsid w:val="00D76027"/>
    <w:rsid w:val="00D76333"/>
    <w:rsid w:val="00D77508"/>
    <w:rsid w:val="00D77668"/>
    <w:rsid w:val="00D77A81"/>
    <w:rsid w:val="00D80211"/>
    <w:rsid w:val="00D802CD"/>
    <w:rsid w:val="00D80652"/>
    <w:rsid w:val="00D80D05"/>
    <w:rsid w:val="00D836B8"/>
    <w:rsid w:val="00D84647"/>
    <w:rsid w:val="00D8469D"/>
    <w:rsid w:val="00D85222"/>
    <w:rsid w:val="00D85D34"/>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935"/>
    <w:rsid w:val="00DC4E70"/>
    <w:rsid w:val="00DC53C3"/>
    <w:rsid w:val="00DC5C0D"/>
    <w:rsid w:val="00DC71E9"/>
    <w:rsid w:val="00DD023A"/>
    <w:rsid w:val="00DD1C36"/>
    <w:rsid w:val="00DD1EEC"/>
    <w:rsid w:val="00DD29DF"/>
    <w:rsid w:val="00DD4199"/>
    <w:rsid w:val="00DD4A1F"/>
    <w:rsid w:val="00DD4FB8"/>
    <w:rsid w:val="00DD5433"/>
    <w:rsid w:val="00DE0644"/>
    <w:rsid w:val="00DE0B36"/>
    <w:rsid w:val="00DE0B8E"/>
    <w:rsid w:val="00DE0BA2"/>
    <w:rsid w:val="00DE1017"/>
    <w:rsid w:val="00DE22E9"/>
    <w:rsid w:val="00DE2567"/>
    <w:rsid w:val="00DE2C3A"/>
    <w:rsid w:val="00DE2EFA"/>
    <w:rsid w:val="00DE306E"/>
    <w:rsid w:val="00DE30AF"/>
    <w:rsid w:val="00DE3687"/>
    <w:rsid w:val="00DE3E46"/>
    <w:rsid w:val="00DE4192"/>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0DC"/>
    <w:rsid w:val="00DF7341"/>
    <w:rsid w:val="00DF73FF"/>
    <w:rsid w:val="00DF7488"/>
    <w:rsid w:val="00E01012"/>
    <w:rsid w:val="00E01223"/>
    <w:rsid w:val="00E01B3C"/>
    <w:rsid w:val="00E02E94"/>
    <w:rsid w:val="00E0319D"/>
    <w:rsid w:val="00E04638"/>
    <w:rsid w:val="00E0663C"/>
    <w:rsid w:val="00E0683D"/>
    <w:rsid w:val="00E070C6"/>
    <w:rsid w:val="00E079EB"/>
    <w:rsid w:val="00E1039D"/>
    <w:rsid w:val="00E12BE5"/>
    <w:rsid w:val="00E131E1"/>
    <w:rsid w:val="00E136B4"/>
    <w:rsid w:val="00E14ECC"/>
    <w:rsid w:val="00E150CE"/>
    <w:rsid w:val="00E150D9"/>
    <w:rsid w:val="00E1629B"/>
    <w:rsid w:val="00E17DB4"/>
    <w:rsid w:val="00E2085E"/>
    <w:rsid w:val="00E2089A"/>
    <w:rsid w:val="00E20B60"/>
    <w:rsid w:val="00E21F87"/>
    <w:rsid w:val="00E229B7"/>
    <w:rsid w:val="00E23C92"/>
    <w:rsid w:val="00E24D75"/>
    <w:rsid w:val="00E259D5"/>
    <w:rsid w:val="00E25A76"/>
    <w:rsid w:val="00E25CC5"/>
    <w:rsid w:val="00E27658"/>
    <w:rsid w:val="00E278FA"/>
    <w:rsid w:val="00E27D04"/>
    <w:rsid w:val="00E27FDF"/>
    <w:rsid w:val="00E3050D"/>
    <w:rsid w:val="00E309D0"/>
    <w:rsid w:val="00E31401"/>
    <w:rsid w:val="00E31712"/>
    <w:rsid w:val="00E31F4D"/>
    <w:rsid w:val="00E3251D"/>
    <w:rsid w:val="00E32922"/>
    <w:rsid w:val="00E331E1"/>
    <w:rsid w:val="00E34E6A"/>
    <w:rsid w:val="00E37604"/>
    <w:rsid w:val="00E3787C"/>
    <w:rsid w:val="00E37C59"/>
    <w:rsid w:val="00E40C44"/>
    <w:rsid w:val="00E41623"/>
    <w:rsid w:val="00E41BE1"/>
    <w:rsid w:val="00E4226D"/>
    <w:rsid w:val="00E42DBA"/>
    <w:rsid w:val="00E43AA7"/>
    <w:rsid w:val="00E43B8C"/>
    <w:rsid w:val="00E47B32"/>
    <w:rsid w:val="00E50238"/>
    <w:rsid w:val="00E5093A"/>
    <w:rsid w:val="00E50F89"/>
    <w:rsid w:val="00E51F62"/>
    <w:rsid w:val="00E51FD1"/>
    <w:rsid w:val="00E53E66"/>
    <w:rsid w:val="00E55FAC"/>
    <w:rsid w:val="00E57345"/>
    <w:rsid w:val="00E5779B"/>
    <w:rsid w:val="00E6123D"/>
    <w:rsid w:val="00E6562A"/>
    <w:rsid w:val="00E65806"/>
    <w:rsid w:val="00E6728A"/>
    <w:rsid w:val="00E7034E"/>
    <w:rsid w:val="00E703FA"/>
    <w:rsid w:val="00E71AF6"/>
    <w:rsid w:val="00E73C11"/>
    <w:rsid w:val="00E747CE"/>
    <w:rsid w:val="00E74F0B"/>
    <w:rsid w:val="00E75916"/>
    <w:rsid w:val="00E75ECE"/>
    <w:rsid w:val="00E767EE"/>
    <w:rsid w:val="00E76A07"/>
    <w:rsid w:val="00E76ECF"/>
    <w:rsid w:val="00E81054"/>
    <w:rsid w:val="00E8264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881"/>
    <w:rsid w:val="00E97AA8"/>
    <w:rsid w:val="00E97B2D"/>
    <w:rsid w:val="00EA1256"/>
    <w:rsid w:val="00EA370E"/>
    <w:rsid w:val="00EA37EB"/>
    <w:rsid w:val="00EA3B2D"/>
    <w:rsid w:val="00EA3BCB"/>
    <w:rsid w:val="00EA410A"/>
    <w:rsid w:val="00EA445F"/>
    <w:rsid w:val="00EA5374"/>
    <w:rsid w:val="00EA53C1"/>
    <w:rsid w:val="00EA57C6"/>
    <w:rsid w:val="00EA59BB"/>
    <w:rsid w:val="00EA606C"/>
    <w:rsid w:val="00EA6672"/>
    <w:rsid w:val="00EA6FDD"/>
    <w:rsid w:val="00EA741C"/>
    <w:rsid w:val="00EA7448"/>
    <w:rsid w:val="00EB007E"/>
    <w:rsid w:val="00EB3508"/>
    <w:rsid w:val="00EB372C"/>
    <w:rsid w:val="00EB3D42"/>
    <w:rsid w:val="00EB59C7"/>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941"/>
    <w:rsid w:val="00ED1B45"/>
    <w:rsid w:val="00ED2992"/>
    <w:rsid w:val="00ED2C68"/>
    <w:rsid w:val="00ED37CC"/>
    <w:rsid w:val="00ED40D5"/>
    <w:rsid w:val="00ED65EF"/>
    <w:rsid w:val="00ED6B8F"/>
    <w:rsid w:val="00ED7AE0"/>
    <w:rsid w:val="00EE024A"/>
    <w:rsid w:val="00EE0DE6"/>
    <w:rsid w:val="00EE2105"/>
    <w:rsid w:val="00EE29BB"/>
    <w:rsid w:val="00EE2B73"/>
    <w:rsid w:val="00EE2CF5"/>
    <w:rsid w:val="00EE53A2"/>
    <w:rsid w:val="00EE59B3"/>
    <w:rsid w:val="00EE65C1"/>
    <w:rsid w:val="00EE6AC6"/>
    <w:rsid w:val="00EE6BAA"/>
    <w:rsid w:val="00EF0256"/>
    <w:rsid w:val="00EF0779"/>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EE8"/>
    <w:rsid w:val="00F11FB1"/>
    <w:rsid w:val="00F1233A"/>
    <w:rsid w:val="00F15044"/>
    <w:rsid w:val="00F1542F"/>
    <w:rsid w:val="00F175F7"/>
    <w:rsid w:val="00F20290"/>
    <w:rsid w:val="00F20366"/>
    <w:rsid w:val="00F2142B"/>
    <w:rsid w:val="00F222F4"/>
    <w:rsid w:val="00F230A8"/>
    <w:rsid w:val="00F2359C"/>
    <w:rsid w:val="00F24F44"/>
    <w:rsid w:val="00F33A7A"/>
    <w:rsid w:val="00F342BB"/>
    <w:rsid w:val="00F373AB"/>
    <w:rsid w:val="00F373C8"/>
    <w:rsid w:val="00F37A31"/>
    <w:rsid w:val="00F40750"/>
    <w:rsid w:val="00F41617"/>
    <w:rsid w:val="00F416C3"/>
    <w:rsid w:val="00F4268E"/>
    <w:rsid w:val="00F42A59"/>
    <w:rsid w:val="00F434FC"/>
    <w:rsid w:val="00F439F3"/>
    <w:rsid w:val="00F43D1E"/>
    <w:rsid w:val="00F44081"/>
    <w:rsid w:val="00F44B5F"/>
    <w:rsid w:val="00F45018"/>
    <w:rsid w:val="00F451F1"/>
    <w:rsid w:val="00F45CA9"/>
    <w:rsid w:val="00F46EE0"/>
    <w:rsid w:val="00F47655"/>
    <w:rsid w:val="00F47D4F"/>
    <w:rsid w:val="00F5017D"/>
    <w:rsid w:val="00F504E0"/>
    <w:rsid w:val="00F51061"/>
    <w:rsid w:val="00F5111B"/>
    <w:rsid w:val="00F5196D"/>
    <w:rsid w:val="00F526C2"/>
    <w:rsid w:val="00F527F8"/>
    <w:rsid w:val="00F53610"/>
    <w:rsid w:val="00F55619"/>
    <w:rsid w:val="00F55966"/>
    <w:rsid w:val="00F55EBA"/>
    <w:rsid w:val="00F5790D"/>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686B"/>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11CE"/>
    <w:rsid w:val="00FA18F2"/>
    <w:rsid w:val="00FA4A02"/>
    <w:rsid w:val="00FA608C"/>
    <w:rsid w:val="00FA71D2"/>
    <w:rsid w:val="00FB06BF"/>
    <w:rsid w:val="00FB1092"/>
    <w:rsid w:val="00FB10DF"/>
    <w:rsid w:val="00FB1459"/>
    <w:rsid w:val="00FB2356"/>
    <w:rsid w:val="00FB56C7"/>
    <w:rsid w:val="00FC0014"/>
    <w:rsid w:val="00FC0B03"/>
    <w:rsid w:val="00FC1AE8"/>
    <w:rsid w:val="00FC6AA3"/>
    <w:rsid w:val="00FD099E"/>
    <w:rsid w:val="00FD1D53"/>
    <w:rsid w:val="00FD2766"/>
    <w:rsid w:val="00FD3514"/>
    <w:rsid w:val="00FD367C"/>
    <w:rsid w:val="00FD3A34"/>
    <w:rsid w:val="00FD42A9"/>
    <w:rsid w:val="00FD5475"/>
    <w:rsid w:val="00FD6BC5"/>
    <w:rsid w:val="00FD6EF2"/>
    <w:rsid w:val="00FD7397"/>
    <w:rsid w:val="00FE0725"/>
    <w:rsid w:val="00FE0856"/>
    <w:rsid w:val="00FE2060"/>
    <w:rsid w:val="00FE2440"/>
    <w:rsid w:val="00FE2B09"/>
    <w:rsid w:val="00FE338C"/>
    <w:rsid w:val="00FE3586"/>
    <w:rsid w:val="00FE3673"/>
    <w:rsid w:val="00FE398C"/>
    <w:rsid w:val="00FE3EA1"/>
    <w:rsid w:val="00FE3FF8"/>
    <w:rsid w:val="00FE409D"/>
    <w:rsid w:val="00FE4A48"/>
    <w:rsid w:val="00FE5E31"/>
    <w:rsid w:val="00FE6056"/>
    <w:rsid w:val="00FE74C6"/>
    <w:rsid w:val="00FF2DBD"/>
    <w:rsid w:val="00FF4C54"/>
    <w:rsid w:val="00FF6F6E"/>
    <w:rsid w:val="00FF6FC6"/>
    <w:rsid w:val="00FF7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2B73"/>
    <w:pPr>
      <w:spacing w:after="0" w:line="360" w:lineRule="auto"/>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EE2B73"/>
    <w:pPr>
      <w:numPr>
        <w:numId w:val="4"/>
      </w:numPr>
      <w:spacing w:after="120" w:line="240" w:lineRule="auto"/>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link w:val="subjudul1Char"/>
    <w:qFormat/>
    <w:rsid w:val="004B425D"/>
    <w:pPr>
      <w:spacing w:before="120" w:after="40" w:line="240" w:lineRule="auto"/>
      <w:ind w:left="721" w:hanging="437"/>
    </w:pPr>
    <w:rPr>
      <w:rFonts w:ascii="Times New Roman" w:hAnsi="Times New Roman" w:cs="Times New Roman"/>
      <w:b/>
      <w:noProof/>
      <w:sz w:val="24"/>
      <w:szCs w:val="24"/>
    </w:r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4B425D"/>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 w:type="paragraph" w:customStyle="1" w:styleId="HALAMANJUDUL">
    <w:name w:val="HALAMAN JUDUL"/>
    <w:basedOn w:val="Normal"/>
    <w:link w:val="HALAMANJUDULChar"/>
    <w:qFormat/>
    <w:rsid w:val="00CF0185"/>
    <w:pPr>
      <w:spacing w:line="240" w:lineRule="auto"/>
      <w:ind w:firstLine="0"/>
      <w:jc w:val="center"/>
    </w:pPr>
    <w:rPr>
      <w:rFonts w:eastAsia="Calibri"/>
      <w:b/>
      <w:bCs/>
      <w:noProof w:val="0"/>
      <w:kern w:val="24"/>
      <w:sz w:val="28"/>
      <w:szCs w:val="28"/>
    </w:rPr>
  </w:style>
  <w:style w:type="character" w:customStyle="1" w:styleId="HALAMANJUDULChar">
    <w:name w:val="HALAMAN JUDUL Char"/>
    <w:basedOn w:val="DefaultParagraphFont"/>
    <w:link w:val="HALAMANJUDUL"/>
    <w:rsid w:val="00CF0185"/>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CF0185"/>
    <w:pPr>
      <w:widowControl w:val="0"/>
      <w:kinsoku w:val="0"/>
      <w:ind w:firstLine="0"/>
      <w:jc w:val="center"/>
    </w:pPr>
    <w:rPr>
      <w:rFonts w:eastAsia="Calibri"/>
      <w:b/>
      <w:bCs/>
      <w:noProof w:val="0"/>
      <w:sz w:val="22"/>
      <w:szCs w:val="22"/>
    </w:rPr>
  </w:style>
  <w:style w:type="paragraph" w:customStyle="1" w:styleId="HALAMANJUDULNAMA">
    <w:name w:val="HALAMAN JUDUL NAMA"/>
    <w:basedOn w:val="Normal"/>
    <w:link w:val="HALAMANJUDULNAMAChar"/>
    <w:autoRedefine/>
    <w:qFormat/>
    <w:rsid w:val="00CF0185"/>
    <w:pPr>
      <w:widowControl w:val="0"/>
      <w:kinsoku w:val="0"/>
      <w:ind w:firstLine="0"/>
      <w:jc w:val="center"/>
    </w:pPr>
    <w:rPr>
      <w:rFonts w:eastAsia="Calibri"/>
      <w:b/>
      <w:noProof w:val="0"/>
      <w:kern w:val="24"/>
      <w:u w:val="single"/>
    </w:rPr>
  </w:style>
  <w:style w:type="character" w:customStyle="1" w:styleId="HALAMANJUDUL3Char">
    <w:name w:val="HALAMAN JUDUL 3 Char"/>
    <w:basedOn w:val="DefaultParagraphFont"/>
    <w:link w:val="HALAMANJUDUL3"/>
    <w:rsid w:val="00CF0185"/>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CF0185"/>
    <w:pPr>
      <w:widowControl w:val="0"/>
      <w:kinsoku w:val="0"/>
      <w:ind w:firstLine="0"/>
      <w:jc w:val="center"/>
    </w:pPr>
    <w:rPr>
      <w:rFonts w:eastAsia="Calibri"/>
      <w:b/>
      <w:noProof w:val="0"/>
      <w:kern w:val="24"/>
    </w:rPr>
  </w:style>
  <w:style w:type="character" w:customStyle="1" w:styleId="HALAMANJUDULNAMAChar">
    <w:name w:val="HALAMAN JUDUL NAMA Char"/>
    <w:basedOn w:val="DefaultParagraphFont"/>
    <w:link w:val="HALAMANJUDULNAMA"/>
    <w:rsid w:val="00CF0185"/>
    <w:rPr>
      <w:rFonts w:ascii="Times New Roman" w:eastAsia="Calibri" w:hAnsi="Times New Roman" w:cs="Times New Roman"/>
      <w:b/>
      <w:kern w:val="24"/>
      <w:sz w:val="24"/>
      <w:szCs w:val="24"/>
      <w:u w:val="single"/>
    </w:rPr>
  </w:style>
  <w:style w:type="character" w:customStyle="1" w:styleId="HALAMANJUDULNIMChar">
    <w:name w:val="HALAMAN JUDUL NIM Char"/>
    <w:basedOn w:val="DefaultParagraphFont"/>
    <w:link w:val="HALAMANJUDULNIM"/>
    <w:rsid w:val="00CF0185"/>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CF0185"/>
    <w:pPr>
      <w:widowControl w:val="0"/>
      <w:tabs>
        <w:tab w:val="left" w:pos="2977"/>
        <w:tab w:val="right" w:pos="6739"/>
      </w:tabs>
      <w:kinsoku w:val="0"/>
      <w:ind w:right="72" w:firstLine="0"/>
      <w:jc w:val="center"/>
    </w:pPr>
    <w:rPr>
      <w:rFonts w:eastAsia="Calibri"/>
      <w:b/>
      <w:bCs/>
      <w:noProof w:val="0"/>
    </w:rPr>
  </w:style>
  <w:style w:type="paragraph" w:customStyle="1" w:styleId="JUDULHALAMANPERSETUJUAN">
    <w:name w:val="JUDUL HALAMAN PERSETUJUAN"/>
    <w:basedOn w:val="Normal"/>
    <w:link w:val="JUDULHALAMANPERSETUJUANChar"/>
    <w:autoRedefine/>
    <w:qFormat/>
    <w:rsid w:val="00CF0185"/>
    <w:pPr>
      <w:spacing w:line="240" w:lineRule="auto"/>
      <w:ind w:firstLine="0"/>
      <w:jc w:val="center"/>
    </w:pPr>
    <w:rPr>
      <w:rFonts w:eastAsia="Calibri"/>
      <w:b/>
      <w:bCs/>
      <w:noProof w:val="0"/>
      <w:kern w:val="24"/>
      <w:sz w:val="28"/>
      <w:szCs w:val="28"/>
    </w:rPr>
  </w:style>
  <w:style w:type="character" w:customStyle="1" w:styleId="HALAMANPERSETUJUANChar">
    <w:name w:val="HALAMAN PERSETUJUAN Char"/>
    <w:basedOn w:val="DefaultParagraphFont"/>
    <w:link w:val="HALAMANPERSETUJUAN"/>
    <w:rsid w:val="00CF0185"/>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CF0185"/>
    <w:pPr>
      <w:widowControl w:val="0"/>
      <w:tabs>
        <w:tab w:val="left" w:pos="2977"/>
        <w:tab w:val="right" w:pos="6739"/>
      </w:tabs>
      <w:kinsoku w:val="0"/>
      <w:ind w:right="72" w:firstLine="0"/>
      <w:jc w:val="center"/>
    </w:pPr>
    <w:rPr>
      <w:rFonts w:eastAsia="Calibri"/>
      <w:b/>
      <w:bCs/>
      <w:noProof w:val="0"/>
      <w:u w:val="single"/>
      <w:lang w:val="id-ID"/>
    </w:rPr>
  </w:style>
  <w:style w:type="character" w:customStyle="1" w:styleId="JUDULHALAMANPERSETUJUANChar">
    <w:name w:val="JUDUL HALAMAN PERSETUJUAN Char"/>
    <w:basedOn w:val="DefaultParagraphFont"/>
    <w:link w:val="JUDULHALAMANPERSETUJUAN"/>
    <w:rsid w:val="00CF0185"/>
    <w:rPr>
      <w:rFonts w:ascii="Times New Roman" w:eastAsia="Calibri" w:hAnsi="Times New Roman" w:cs="Times New Roman"/>
      <w:b/>
      <w:bCs/>
      <w:kern w:val="24"/>
      <w:sz w:val="28"/>
      <w:szCs w:val="28"/>
    </w:rPr>
  </w:style>
  <w:style w:type="character" w:customStyle="1" w:styleId="NAMAHALAMANPERSETUJUANChar">
    <w:name w:val="NAMA HALAMAN PERSETUJUAN Char"/>
    <w:basedOn w:val="DefaultParagraphFont"/>
    <w:link w:val="NAMAHALAMANPERSETUJUAN"/>
    <w:rsid w:val="00CF0185"/>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CF0185"/>
    <w:pPr>
      <w:ind w:firstLine="0"/>
      <w:jc w:val="center"/>
    </w:pPr>
    <w:rPr>
      <w:rFonts w:eastAsia="Calibri"/>
      <w:b/>
      <w:bCs/>
      <w:noProof w:val="0"/>
      <w:kern w:val="24"/>
    </w:rPr>
  </w:style>
  <w:style w:type="character" w:customStyle="1" w:styleId="HALAMANPENGESAHANChar">
    <w:name w:val="HALAMAN PENGESAHAN Char"/>
    <w:basedOn w:val="DefaultParagraphFont"/>
    <w:link w:val="HALAMANPENGESAHAN"/>
    <w:rsid w:val="00CF0185"/>
    <w:rPr>
      <w:rFonts w:ascii="Times New Roman" w:eastAsia="Calibri" w:hAnsi="Times New Roman" w:cs="Times New Roman"/>
      <w:b/>
      <w:bCs/>
      <w:kern w:val="24"/>
      <w:sz w:val="24"/>
      <w:szCs w:val="24"/>
    </w:rPr>
  </w:style>
  <w:style w:type="paragraph" w:customStyle="1" w:styleId="PERNYATAAN">
    <w:name w:val="PERNYATAAN"/>
    <w:basedOn w:val="Normal"/>
    <w:link w:val="PERNYATAANChar"/>
    <w:autoRedefine/>
    <w:qFormat/>
    <w:rsid w:val="00CF0185"/>
    <w:pPr>
      <w:spacing w:line="480" w:lineRule="auto"/>
      <w:ind w:firstLine="720"/>
      <w:jc w:val="left"/>
    </w:pPr>
    <w:rPr>
      <w:rFonts w:eastAsia="Calibri"/>
      <w:noProof w:val="0"/>
      <w:kern w:val="24"/>
      <w:lang w:val="id-ID"/>
    </w:rPr>
  </w:style>
  <w:style w:type="character" w:customStyle="1" w:styleId="PERNYATAANChar">
    <w:name w:val="PERNYATAAN Char"/>
    <w:basedOn w:val="DefaultParagraphFont"/>
    <w:link w:val="PERNYATAAN"/>
    <w:rsid w:val="00CF0185"/>
    <w:rPr>
      <w:rFonts w:ascii="Times New Roman" w:eastAsia="Calibri" w:hAnsi="Times New Roman" w:cs="Times New Roman"/>
      <w:kern w:val="24"/>
      <w:sz w:val="24"/>
      <w:szCs w:val="24"/>
      <w:lang w:val="id-ID"/>
    </w:rPr>
  </w:style>
  <w:style w:type="paragraph" w:customStyle="1" w:styleId="Judul">
    <w:name w:val="Judul"/>
    <w:qFormat/>
    <w:rsid w:val="009D28A0"/>
    <w:pPr>
      <w:spacing w:after="120" w:line="240" w:lineRule="auto"/>
      <w:jc w:val="center"/>
    </w:pPr>
    <w:rPr>
      <w:rFonts w:ascii="Times New Roman" w:eastAsiaTheme="majorEastAsia" w:hAnsi="Times New Roman" w:cstheme="majorBidi"/>
      <w:b/>
      <w:bCs/>
      <w:noProof/>
      <w:sz w:val="24"/>
      <w:szCs w:val="24"/>
    </w:rPr>
  </w:style>
  <w:style w:type="paragraph" w:customStyle="1" w:styleId="abstrak">
    <w:name w:val="abstrak"/>
    <w:qFormat/>
    <w:rsid w:val="002620F6"/>
    <w:pPr>
      <w:spacing w:after="120" w:line="240" w:lineRule="auto"/>
      <w:jc w:val="both"/>
    </w:pPr>
    <w:rPr>
      <w:rFonts w:ascii="Times New Roman" w:eastAsiaTheme="majorEastAsia" w:hAnsi="Times New Roman" w:cstheme="majorBidi"/>
      <w:bCs/>
      <w:noProof/>
      <w:sz w:val="24"/>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2B73"/>
    <w:pPr>
      <w:spacing w:after="0" w:line="360" w:lineRule="auto"/>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EE2B73"/>
    <w:pPr>
      <w:numPr>
        <w:numId w:val="4"/>
      </w:numPr>
      <w:spacing w:after="120" w:line="240" w:lineRule="auto"/>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link w:val="subjudul1Char"/>
    <w:qFormat/>
    <w:rsid w:val="004B425D"/>
    <w:pPr>
      <w:spacing w:before="120" w:after="40" w:line="240" w:lineRule="auto"/>
      <w:ind w:left="721" w:hanging="437"/>
    </w:pPr>
    <w:rPr>
      <w:rFonts w:ascii="Times New Roman" w:hAnsi="Times New Roman" w:cs="Times New Roman"/>
      <w:b/>
      <w:noProof/>
      <w:sz w:val="24"/>
      <w:szCs w:val="24"/>
    </w:r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4B425D"/>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 w:type="paragraph" w:customStyle="1" w:styleId="HALAMANJUDUL">
    <w:name w:val="HALAMAN JUDUL"/>
    <w:basedOn w:val="Normal"/>
    <w:link w:val="HALAMANJUDULChar"/>
    <w:qFormat/>
    <w:rsid w:val="00CF0185"/>
    <w:pPr>
      <w:spacing w:line="240" w:lineRule="auto"/>
      <w:ind w:firstLine="0"/>
      <w:jc w:val="center"/>
    </w:pPr>
    <w:rPr>
      <w:rFonts w:eastAsia="Calibri"/>
      <w:b/>
      <w:bCs/>
      <w:noProof w:val="0"/>
      <w:kern w:val="24"/>
      <w:sz w:val="28"/>
      <w:szCs w:val="28"/>
    </w:rPr>
  </w:style>
  <w:style w:type="character" w:customStyle="1" w:styleId="HALAMANJUDULChar">
    <w:name w:val="HALAMAN JUDUL Char"/>
    <w:basedOn w:val="DefaultParagraphFont"/>
    <w:link w:val="HALAMANJUDUL"/>
    <w:rsid w:val="00CF0185"/>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CF0185"/>
    <w:pPr>
      <w:widowControl w:val="0"/>
      <w:kinsoku w:val="0"/>
      <w:ind w:firstLine="0"/>
      <w:jc w:val="center"/>
    </w:pPr>
    <w:rPr>
      <w:rFonts w:eastAsia="Calibri"/>
      <w:b/>
      <w:bCs/>
      <w:noProof w:val="0"/>
      <w:sz w:val="22"/>
      <w:szCs w:val="22"/>
    </w:rPr>
  </w:style>
  <w:style w:type="paragraph" w:customStyle="1" w:styleId="HALAMANJUDULNAMA">
    <w:name w:val="HALAMAN JUDUL NAMA"/>
    <w:basedOn w:val="Normal"/>
    <w:link w:val="HALAMANJUDULNAMAChar"/>
    <w:autoRedefine/>
    <w:qFormat/>
    <w:rsid w:val="00CF0185"/>
    <w:pPr>
      <w:widowControl w:val="0"/>
      <w:kinsoku w:val="0"/>
      <w:ind w:firstLine="0"/>
      <w:jc w:val="center"/>
    </w:pPr>
    <w:rPr>
      <w:rFonts w:eastAsia="Calibri"/>
      <w:b/>
      <w:noProof w:val="0"/>
      <w:kern w:val="24"/>
      <w:u w:val="single"/>
    </w:rPr>
  </w:style>
  <w:style w:type="character" w:customStyle="1" w:styleId="HALAMANJUDUL3Char">
    <w:name w:val="HALAMAN JUDUL 3 Char"/>
    <w:basedOn w:val="DefaultParagraphFont"/>
    <w:link w:val="HALAMANJUDUL3"/>
    <w:rsid w:val="00CF0185"/>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CF0185"/>
    <w:pPr>
      <w:widowControl w:val="0"/>
      <w:kinsoku w:val="0"/>
      <w:ind w:firstLine="0"/>
      <w:jc w:val="center"/>
    </w:pPr>
    <w:rPr>
      <w:rFonts w:eastAsia="Calibri"/>
      <w:b/>
      <w:noProof w:val="0"/>
      <w:kern w:val="24"/>
    </w:rPr>
  </w:style>
  <w:style w:type="character" w:customStyle="1" w:styleId="HALAMANJUDULNAMAChar">
    <w:name w:val="HALAMAN JUDUL NAMA Char"/>
    <w:basedOn w:val="DefaultParagraphFont"/>
    <w:link w:val="HALAMANJUDULNAMA"/>
    <w:rsid w:val="00CF0185"/>
    <w:rPr>
      <w:rFonts w:ascii="Times New Roman" w:eastAsia="Calibri" w:hAnsi="Times New Roman" w:cs="Times New Roman"/>
      <w:b/>
      <w:kern w:val="24"/>
      <w:sz w:val="24"/>
      <w:szCs w:val="24"/>
      <w:u w:val="single"/>
    </w:rPr>
  </w:style>
  <w:style w:type="character" w:customStyle="1" w:styleId="HALAMANJUDULNIMChar">
    <w:name w:val="HALAMAN JUDUL NIM Char"/>
    <w:basedOn w:val="DefaultParagraphFont"/>
    <w:link w:val="HALAMANJUDULNIM"/>
    <w:rsid w:val="00CF0185"/>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CF0185"/>
    <w:pPr>
      <w:widowControl w:val="0"/>
      <w:tabs>
        <w:tab w:val="left" w:pos="2977"/>
        <w:tab w:val="right" w:pos="6739"/>
      </w:tabs>
      <w:kinsoku w:val="0"/>
      <w:ind w:right="72" w:firstLine="0"/>
      <w:jc w:val="center"/>
    </w:pPr>
    <w:rPr>
      <w:rFonts w:eastAsia="Calibri"/>
      <w:b/>
      <w:bCs/>
      <w:noProof w:val="0"/>
    </w:rPr>
  </w:style>
  <w:style w:type="paragraph" w:customStyle="1" w:styleId="JUDULHALAMANPERSETUJUAN">
    <w:name w:val="JUDUL HALAMAN PERSETUJUAN"/>
    <w:basedOn w:val="Normal"/>
    <w:link w:val="JUDULHALAMANPERSETUJUANChar"/>
    <w:autoRedefine/>
    <w:qFormat/>
    <w:rsid w:val="00CF0185"/>
    <w:pPr>
      <w:spacing w:line="240" w:lineRule="auto"/>
      <w:ind w:firstLine="0"/>
      <w:jc w:val="center"/>
    </w:pPr>
    <w:rPr>
      <w:rFonts w:eastAsia="Calibri"/>
      <w:b/>
      <w:bCs/>
      <w:noProof w:val="0"/>
      <w:kern w:val="24"/>
      <w:sz w:val="28"/>
      <w:szCs w:val="28"/>
    </w:rPr>
  </w:style>
  <w:style w:type="character" w:customStyle="1" w:styleId="HALAMANPERSETUJUANChar">
    <w:name w:val="HALAMAN PERSETUJUAN Char"/>
    <w:basedOn w:val="DefaultParagraphFont"/>
    <w:link w:val="HALAMANPERSETUJUAN"/>
    <w:rsid w:val="00CF0185"/>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CF0185"/>
    <w:pPr>
      <w:widowControl w:val="0"/>
      <w:tabs>
        <w:tab w:val="left" w:pos="2977"/>
        <w:tab w:val="right" w:pos="6739"/>
      </w:tabs>
      <w:kinsoku w:val="0"/>
      <w:ind w:right="72" w:firstLine="0"/>
      <w:jc w:val="center"/>
    </w:pPr>
    <w:rPr>
      <w:rFonts w:eastAsia="Calibri"/>
      <w:b/>
      <w:bCs/>
      <w:noProof w:val="0"/>
      <w:u w:val="single"/>
      <w:lang w:val="id-ID"/>
    </w:rPr>
  </w:style>
  <w:style w:type="character" w:customStyle="1" w:styleId="JUDULHALAMANPERSETUJUANChar">
    <w:name w:val="JUDUL HALAMAN PERSETUJUAN Char"/>
    <w:basedOn w:val="DefaultParagraphFont"/>
    <w:link w:val="JUDULHALAMANPERSETUJUAN"/>
    <w:rsid w:val="00CF0185"/>
    <w:rPr>
      <w:rFonts w:ascii="Times New Roman" w:eastAsia="Calibri" w:hAnsi="Times New Roman" w:cs="Times New Roman"/>
      <w:b/>
      <w:bCs/>
      <w:kern w:val="24"/>
      <w:sz w:val="28"/>
      <w:szCs w:val="28"/>
    </w:rPr>
  </w:style>
  <w:style w:type="character" w:customStyle="1" w:styleId="NAMAHALAMANPERSETUJUANChar">
    <w:name w:val="NAMA HALAMAN PERSETUJUAN Char"/>
    <w:basedOn w:val="DefaultParagraphFont"/>
    <w:link w:val="NAMAHALAMANPERSETUJUAN"/>
    <w:rsid w:val="00CF0185"/>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CF0185"/>
    <w:pPr>
      <w:ind w:firstLine="0"/>
      <w:jc w:val="center"/>
    </w:pPr>
    <w:rPr>
      <w:rFonts w:eastAsia="Calibri"/>
      <w:b/>
      <w:bCs/>
      <w:noProof w:val="0"/>
      <w:kern w:val="24"/>
    </w:rPr>
  </w:style>
  <w:style w:type="character" w:customStyle="1" w:styleId="HALAMANPENGESAHANChar">
    <w:name w:val="HALAMAN PENGESAHAN Char"/>
    <w:basedOn w:val="DefaultParagraphFont"/>
    <w:link w:val="HALAMANPENGESAHAN"/>
    <w:rsid w:val="00CF0185"/>
    <w:rPr>
      <w:rFonts w:ascii="Times New Roman" w:eastAsia="Calibri" w:hAnsi="Times New Roman" w:cs="Times New Roman"/>
      <w:b/>
      <w:bCs/>
      <w:kern w:val="24"/>
      <w:sz w:val="24"/>
      <w:szCs w:val="24"/>
    </w:rPr>
  </w:style>
  <w:style w:type="paragraph" w:customStyle="1" w:styleId="PERNYATAAN">
    <w:name w:val="PERNYATAAN"/>
    <w:basedOn w:val="Normal"/>
    <w:link w:val="PERNYATAANChar"/>
    <w:autoRedefine/>
    <w:qFormat/>
    <w:rsid w:val="00CF0185"/>
    <w:pPr>
      <w:spacing w:line="480" w:lineRule="auto"/>
      <w:ind w:firstLine="720"/>
      <w:jc w:val="left"/>
    </w:pPr>
    <w:rPr>
      <w:rFonts w:eastAsia="Calibri"/>
      <w:noProof w:val="0"/>
      <w:kern w:val="24"/>
      <w:lang w:val="id-ID"/>
    </w:rPr>
  </w:style>
  <w:style w:type="character" w:customStyle="1" w:styleId="PERNYATAANChar">
    <w:name w:val="PERNYATAAN Char"/>
    <w:basedOn w:val="DefaultParagraphFont"/>
    <w:link w:val="PERNYATAAN"/>
    <w:rsid w:val="00CF0185"/>
    <w:rPr>
      <w:rFonts w:ascii="Times New Roman" w:eastAsia="Calibri" w:hAnsi="Times New Roman" w:cs="Times New Roman"/>
      <w:kern w:val="24"/>
      <w:sz w:val="24"/>
      <w:szCs w:val="24"/>
      <w:lang w:val="id-ID"/>
    </w:rPr>
  </w:style>
  <w:style w:type="paragraph" w:customStyle="1" w:styleId="Judul">
    <w:name w:val="Judul"/>
    <w:qFormat/>
    <w:rsid w:val="009D28A0"/>
    <w:pPr>
      <w:spacing w:after="120" w:line="240" w:lineRule="auto"/>
      <w:jc w:val="center"/>
    </w:pPr>
    <w:rPr>
      <w:rFonts w:ascii="Times New Roman" w:eastAsiaTheme="majorEastAsia" w:hAnsi="Times New Roman" w:cstheme="majorBidi"/>
      <w:b/>
      <w:bCs/>
      <w:noProof/>
      <w:sz w:val="24"/>
      <w:szCs w:val="24"/>
    </w:rPr>
  </w:style>
  <w:style w:type="paragraph" w:customStyle="1" w:styleId="abstrak">
    <w:name w:val="abstrak"/>
    <w:qFormat/>
    <w:rsid w:val="002620F6"/>
    <w:pPr>
      <w:spacing w:after="120" w:line="240" w:lineRule="auto"/>
      <w:jc w:val="both"/>
    </w:pPr>
    <w:rPr>
      <w:rFonts w:ascii="Times New Roman" w:eastAsiaTheme="majorEastAsia" w:hAnsi="Times New Roman" w:cstheme="majorBidi"/>
      <w:bCs/>
      <w:noProof/>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7.jp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jp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55"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9.jpg"/><Relationship Id="rId29" Type="http://schemas.openxmlformats.org/officeDocument/2006/relationships/image" Target="media/image18.jpeg"/><Relationship Id="rId41" Type="http://schemas.openxmlformats.org/officeDocument/2006/relationships/image" Target="media/image30.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2.jp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chart" Target="charts/chart1.xml"/><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jp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image" Target="media/image11.jp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2</c:v>
                </c:pt>
                <c:pt idx="1">
                  <c:v>0.873</c:v>
                </c:pt>
                <c:pt idx="2">
                  <c:v>0.90700000000000003</c:v>
                </c:pt>
                <c:pt idx="3">
                  <c:v>0.88</c:v>
                </c:pt>
                <c:pt idx="4">
                  <c:v>0.873</c:v>
                </c:pt>
                <c:pt idx="5">
                  <c:v>0.92700000000000005</c:v>
                </c:pt>
                <c:pt idx="6">
                  <c:v>0.89300000000000002</c:v>
                </c:pt>
                <c:pt idx="7">
                  <c:v>0.9</c:v>
                </c:pt>
                <c:pt idx="8">
                  <c:v>0.86699999999999999</c:v>
                </c:pt>
                <c:pt idx="9">
                  <c:v>0.873</c:v>
                </c:pt>
              </c:numCache>
            </c:numRef>
          </c:val>
        </c:ser>
        <c:dLbls>
          <c:showLegendKey val="0"/>
          <c:showVal val="0"/>
          <c:showCatName val="0"/>
          <c:showSerName val="0"/>
          <c:showPercent val="0"/>
          <c:showBubbleSize val="0"/>
        </c:dLbls>
        <c:gapWidth val="150"/>
        <c:axId val="194928000"/>
        <c:axId val="245975296"/>
      </c:barChart>
      <c:catAx>
        <c:axId val="194928000"/>
        <c:scaling>
          <c:orientation val="minMax"/>
        </c:scaling>
        <c:delete val="0"/>
        <c:axPos val="b"/>
        <c:majorTickMark val="out"/>
        <c:minorTickMark val="none"/>
        <c:tickLblPos val="nextTo"/>
        <c:crossAx val="245975296"/>
        <c:crosses val="autoZero"/>
        <c:auto val="1"/>
        <c:lblAlgn val="ctr"/>
        <c:lblOffset val="100"/>
        <c:noMultiLvlLbl val="0"/>
      </c:catAx>
      <c:valAx>
        <c:axId val="245975296"/>
        <c:scaling>
          <c:orientation val="minMax"/>
        </c:scaling>
        <c:delete val="0"/>
        <c:axPos val="l"/>
        <c:majorGridlines/>
        <c:numFmt formatCode="0%" sourceLinked="1"/>
        <c:majorTickMark val="out"/>
        <c:minorTickMark val="none"/>
        <c:tickLblPos val="nextTo"/>
        <c:crossAx val="1949280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877AE4-DB03-4EFC-A85D-07EE6F907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9</TotalTime>
  <Pages>25</Pages>
  <Words>4837</Words>
  <Characters>2757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086</cp:revision>
  <dcterms:created xsi:type="dcterms:W3CDTF">2019-03-26T09:24:00Z</dcterms:created>
  <dcterms:modified xsi:type="dcterms:W3CDTF">2020-01-29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